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w:t>
      </w:r>
      <w:bookmarkEnd w:id="4"/>
      <w:bookmarkEnd w:id="5"/>
      <w:bookmarkEnd w:id="6"/>
      <w:bookmarkEnd w:id="7"/>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DB21A6">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DB21A6"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DB21A6"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33420425" wp14:editId="06A5CD39">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1BEA5A7" wp14:editId="29E5B603">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6C84495C" wp14:editId="29FF3813">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3F16E8E0" wp14:editId="6CF0A726">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7494B79" wp14:editId="01E145BD">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3A3D22E6" wp14:editId="5670B715">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3D2C9631" wp14:editId="728AAF6A">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858A3" wp14:editId="1CED4B0B">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5664B911" wp14:editId="711C935F">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704E8750" wp14:editId="0FAA062C">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08BB6E13" wp14:editId="197A8933">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0CEE2925" wp14:editId="27AD2C16">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398111F2" wp14:editId="279A5578">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6CDAD4A" wp14:editId="7B7DE1C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74B465E" wp14:editId="0DD74B1C">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1769252D" wp14:editId="37C3E51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7137C671" wp14:editId="03C4D444">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10FE7E1" wp14:editId="4A3F7EE6">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00F4276F" wp14:editId="319973B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6F800C7" wp14:editId="5342AF7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4052503B" wp14:editId="30DCC5C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209BE458" wp14:editId="1793CC47">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1C107E23" wp14:editId="3FC3BCFD">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335F932" wp14:editId="58A5D159">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6C5D2988" wp14:editId="4D0F3D51">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CB03074" wp14:editId="6E3FBEC9">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1E870D66" wp14:editId="3E19B694">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7B7E3244" wp14:editId="335B4720">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4FC46A2B" wp14:editId="3D29E1C4">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7D0306A2" wp14:editId="78228100">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0139CAFB" wp14:editId="212CB9EE">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30ADB391" wp14:editId="12CE94C6">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7330BE03" wp14:editId="2FF6809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8459F8E" wp14:editId="7206CB19">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F56128D" wp14:editId="5412A73A">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E5E4FD6" wp14:editId="6329BC2D">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342A11CF" wp14:editId="4CF9FB41">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110329F" wp14:editId="4572F173">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D302B92" wp14:editId="1C046D83">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69B497E3" wp14:editId="5033CD16">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3EE63BB" wp14:editId="7B74EE26">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1426C083" wp14:editId="2DB42B8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1F42AF49" wp14:editId="5C4B3D10">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03E663AA" wp14:editId="388A1819">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716ACD60" wp14:editId="2955D017">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5C1CD1B4" wp14:editId="58A5CDF1">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6BDA7170" wp14:editId="363EBC31">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1FC669DC" wp14:editId="19D7F065">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0C2E1382" wp14:editId="5EAF1A45">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E8FC42C" wp14:editId="6C65B688">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151864A3" wp14:editId="63D983F9">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2AA8E197" wp14:editId="2BE33A8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4749B46C" wp14:editId="719B6979">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25C655E8" wp14:editId="44DA5E74">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08665253" wp14:editId="5870E6E2">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7E5656CC" wp14:editId="514CC320">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08E67593" wp14:editId="0C393EC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0B2B135F" wp14:editId="0E92CF46">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12666E7" wp14:editId="294687C8">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1D3D1A9" wp14:editId="061EF73F">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6CFFDDDD" wp14:editId="2EEF470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2C85503B" wp14:editId="1163BC1B">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3A341507" wp14:editId="7B17706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4D3F13FA" wp14:editId="07EE3677">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DB21A6"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65pt;height:19.3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B21A6" w:rsidP="003D6BB6">
            <w:pPr>
              <w:ind w:left="338"/>
            </w:pPr>
            <w:r>
              <w:pict w14:anchorId="3D107C30">
                <v:shape id="_x0000_i1026" type="#_x0000_t75" style="width:127.35pt;height:19.3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B21A6" w:rsidP="003D6BB6">
            <w:pPr>
              <w:ind w:left="346"/>
            </w:pPr>
            <w:r>
              <w:pict w14:anchorId="34B32CB4">
                <v:shape id="_x0000_i1027" type="#_x0000_t75" style="width:127.35pt;height:19.3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5C121784" wp14:editId="3D1D08A2">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B21A6" w:rsidP="003D6BB6">
            <w:pPr>
              <w:ind w:left="338"/>
            </w:pPr>
            <w:r>
              <w:pict w14:anchorId="78D46728">
                <v:shape id="_x0000_i1028" type="#_x0000_t75" style="width:127.35pt;height:19.3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1D8CDD7E" wp14:editId="4019FA33">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DB21A6" w:rsidP="003D6BB6">
            <w:pPr>
              <w:ind w:left="298"/>
            </w:pPr>
            <w:r>
              <w:pict w14:anchorId="489E3D2B">
                <v:shape id="_x0000_i1029" type="#_x0000_t75" style="width:132.2pt;height:19.3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DB21A6" w:rsidP="003D6BB6">
            <w:pPr>
              <w:ind w:left="318"/>
            </w:pPr>
            <w:r>
              <w:pict w14:anchorId="11FD5BE8">
                <v:shape id="_x0000_i1030" type="#_x0000_t75" style="width:130.05pt;height:18.8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DB21A6" w:rsidP="003D6BB6">
            <w:pPr>
              <w:spacing w:before="84"/>
              <w:ind w:left="318"/>
            </w:pPr>
            <w:r>
              <w:pict w14:anchorId="6431F7B6">
                <v:shape id="_x0000_i1031" type="#_x0000_t75" style="width:130.05pt;height:18.8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2484170"/>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2484171"/>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2484172"/>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F67402">
        <w:rPr>
          <w:rFonts w:ascii="Times New Roman" w:hAnsi="Times New Roman" w:cs="Times New Roman"/>
          <w:sz w:val="24"/>
          <w:szCs w:val="24"/>
        </w:rPr>
        <w:t>, perhituna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2484173"/>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2484174"/>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B0189F">
        <w:rPr>
          <w:rFonts w:ascii="Times New Roman" w:hAnsi="Times New Roman" w:cs="Times New Roman"/>
          <w:sz w:val="24"/>
          <w:szCs w:val="24"/>
        </w:rPr>
        <w:t xml:space="preserve"> penjualan</w:t>
      </w:r>
      <w:r>
        <w:rPr>
          <w:rFonts w:ascii="Times New Roman" w:hAnsi="Times New Roman" w:cs="Times New Roman"/>
          <w:sz w:val="24"/>
          <w:szCs w:val="24"/>
        </w:rPr>
        <w:t xml:space="preserve"> barang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Metode Penelitian</w:t>
      </w:r>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5D3F69F5" wp14:editId="64D0C54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69" w:name="_Toc71362816"/>
            <w:bookmarkStart w:id="70"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69"/>
            <w:bookmarkEnd w:id="70"/>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20"/>
      <w:bookmarkStart w:id="72" w:name="_Toc70281304"/>
      <w:bookmarkStart w:id="73" w:name="_Toc70282880"/>
      <w:bookmarkStart w:id="74" w:name="_Toc72484177"/>
      <w:r>
        <w:rPr>
          <w:rFonts w:ascii="Times New Roman" w:hAnsi="Times New Roman" w:cs="Times New Roman"/>
          <w:noProof/>
          <w:color w:val="auto"/>
          <w:sz w:val="24"/>
          <w:szCs w:val="24"/>
        </w:rPr>
        <w:lastRenderedPageBreak/>
        <w:t>Tempat dan Waktu</w:t>
      </w:r>
      <w:bookmarkEnd w:id="71"/>
      <w:bookmarkEnd w:id="72"/>
      <w:bookmarkEnd w:id="73"/>
      <w:bookmarkEnd w:id="74"/>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5" w:name="_Toc70281121"/>
      <w:bookmarkStart w:id="76" w:name="_Toc70281305"/>
      <w:bookmarkStart w:id="77" w:name="_Toc70282881"/>
      <w:bookmarkStart w:id="78" w:name="_Toc71293063"/>
      <w:bookmarkStart w:id="79" w:name="_Toc71293187"/>
      <w:bookmarkStart w:id="80" w:name="_Toc71293328"/>
      <w:bookmarkStart w:id="81" w:name="_Toc71362611"/>
      <w:bookmarkStart w:id="82"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5"/>
      <w:bookmarkEnd w:id="76"/>
      <w:bookmarkEnd w:id="77"/>
      <w:bookmarkEnd w:id="78"/>
      <w:bookmarkEnd w:id="79"/>
      <w:bookmarkEnd w:id="80"/>
      <w:bookmarkEnd w:id="81"/>
      <w:bookmarkEnd w:id="82"/>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3" w:name="_Toc70281122"/>
      <w:bookmarkStart w:id="84" w:name="_Toc70281306"/>
      <w:bookmarkStart w:id="85" w:name="_Toc70282882"/>
      <w:bookmarkStart w:id="86" w:name="_Toc72484178"/>
      <w:r>
        <w:rPr>
          <w:rFonts w:ascii="Times New Roman" w:hAnsi="Times New Roman" w:cs="Times New Roman"/>
          <w:noProof/>
          <w:color w:val="auto"/>
          <w:sz w:val="24"/>
          <w:szCs w:val="24"/>
        </w:rPr>
        <w:t>Sistematika Penulisan</w:t>
      </w:r>
      <w:bookmarkEnd w:id="83"/>
      <w:bookmarkEnd w:id="84"/>
      <w:bookmarkEnd w:id="85"/>
      <w:bookmarkEnd w:id="86"/>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87" w:name="_Toc70281123"/>
      <w:bookmarkStart w:id="88" w:name="_Toc70281307"/>
      <w:bookmarkStart w:id="89" w:name="_Toc70282883"/>
      <w:bookmarkStart w:id="90" w:name="_Toc72484179"/>
      <w:r>
        <w:rPr>
          <w:rFonts w:ascii="Times New Roman" w:hAnsi="Times New Roman" w:cs="Times New Roman"/>
          <w:noProof/>
          <w:color w:val="auto"/>
        </w:rPr>
        <w:lastRenderedPageBreak/>
        <w:t>BAB II</w:t>
      </w:r>
      <w:bookmarkStart w:id="91" w:name="_Toc70281124"/>
      <w:bookmarkStart w:id="92" w:name="_Toc70281308"/>
      <w:bookmarkStart w:id="93" w:name="_Toc70282884"/>
      <w:bookmarkEnd w:id="87"/>
      <w:bookmarkEnd w:id="88"/>
      <w:bookmarkEnd w:id="89"/>
      <w:bookmarkEnd w:id="9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4" w:name="_Toc72484180"/>
      <w:r>
        <w:rPr>
          <w:rFonts w:ascii="Times New Roman" w:hAnsi="Times New Roman" w:cs="Times New Roman"/>
          <w:noProof/>
          <w:color w:val="auto"/>
        </w:rPr>
        <w:t>TINJAUAN PUSTAKA</w:t>
      </w:r>
      <w:bookmarkEnd w:id="91"/>
      <w:bookmarkEnd w:id="92"/>
      <w:bookmarkEnd w:id="93"/>
      <w:bookmarkEnd w:id="94"/>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5" w:name="_Toc70281125"/>
      <w:bookmarkStart w:id="96" w:name="_Toc70281309"/>
      <w:bookmarkStart w:id="97" w:name="_Toc70282885"/>
      <w:bookmarkStart w:id="98"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5"/>
      <w:bookmarkEnd w:id="96"/>
      <w:bookmarkEnd w:id="97"/>
      <w:bookmarkEnd w:id="98"/>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9" w:name="_Toc70281126"/>
      <w:bookmarkStart w:id="100" w:name="_Toc70281310"/>
      <w:bookmarkStart w:id="101" w:name="_Toc70282886"/>
      <w:bookmarkStart w:id="102"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99"/>
      <w:bookmarkEnd w:id="100"/>
      <w:bookmarkEnd w:id="101"/>
      <w:bookmarkEnd w:id="102"/>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3" w:name="_Toc70281127"/>
            <w:bookmarkStart w:id="104" w:name="_Toc70281311"/>
            <w:bookmarkStart w:id="105"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382D1680" wp14:editId="34C500F2">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55205B" w:rsidRDefault="0055205B"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55205B" w:rsidRPr="007451B6" w:rsidRDefault="0055205B"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55205B" w:rsidRDefault="0055205B"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55205B" w:rsidRPr="007451B6" w:rsidRDefault="0055205B"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4C21298" wp14:editId="244FFA0F">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2B38C4B4" wp14:editId="3BDEEA28">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1C9E648" wp14:editId="69944B9E">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925E927" wp14:editId="3E6E6791">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2C87FCD2" wp14:editId="77FAC147">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9D5BB73" wp14:editId="478511F4">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570E9C0D" wp14:editId="66857377">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8AB86C8" wp14:editId="575E655F">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Kasir</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Kasir</w:t>
                            </w:r>
                          </w:p>
                          <w:p w:rsidR="0055205B" w:rsidRPr="007451B6" w:rsidRDefault="0055205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5B63C8A0" wp14:editId="1E14772C">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55205B" w:rsidRPr="00E278C9" w:rsidRDefault="0055205B" w:rsidP="000C1AED">
                                  <w:pPr>
                                    <w:spacing w:after="0" w:line="360" w:lineRule="auto"/>
                                    <w:jc w:val="center"/>
                                    <w:rPr>
                                      <w:rFonts w:ascii="Times New Roman" w:hAnsi="Times New Roman" w:cs="Times New Roman"/>
                                    </w:rPr>
                                  </w:pPr>
                                  <w:r>
                                    <w:rPr>
                                      <w:rFonts w:ascii="Times New Roman" w:hAnsi="Times New Roman" w:cs="Times New Roman"/>
                                    </w:rPr>
                                    <w:t>Bapak Asep</w:t>
                                  </w:r>
                                </w:p>
                                <w:p w:rsidR="0055205B" w:rsidRPr="007451B6" w:rsidRDefault="0055205B"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55205B" w:rsidRDefault="0055205B"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55205B" w:rsidRPr="00E278C9" w:rsidRDefault="0055205B" w:rsidP="000C1AED">
                            <w:pPr>
                              <w:spacing w:after="0" w:line="360" w:lineRule="auto"/>
                              <w:jc w:val="center"/>
                              <w:rPr>
                                <w:rFonts w:ascii="Times New Roman" w:hAnsi="Times New Roman" w:cs="Times New Roman"/>
                              </w:rPr>
                            </w:pPr>
                            <w:r>
                              <w:rPr>
                                <w:rFonts w:ascii="Times New Roman" w:hAnsi="Times New Roman" w:cs="Times New Roman"/>
                              </w:rPr>
                              <w:t>Bapak Asep</w:t>
                            </w:r>
                          </w:p>
                          <w:p w:rsidR="0055205B" w:rsidRPr="007451B6" w:rsidRDefault="0055205B"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6" w:name="_Toc72484183"/>
      <w:r>
        <w:rPr>
          <w:rFonts w:ascii="Times New Roman" w:hAnsi="Times New Roman" w:cs="Times New Roman"/>
          <w:color w:val="auto"/>
          <w:sz w:val="24"/>
          <w:szCs w:val="24"/>
        </w:rPr>
        <w:t>Struktur Organisasi Satria Jaya</w:t>
      </w:r>
      <w:bookmarkEnd w:id="103"/>
      <w:bookmarkEnd w:id="104"/>
      <w:bookmarkEnd w:id="105"/>
      <w:bookmarkEnd w:id="106"/>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7" w:name="_Toc70281128"/>
      <w:bookmarkStart w:id="108" w:name="_Toc70281312"/>
      <w:bookmarkStart w:id="109" w:name="_Toc70282888"/>
      <w:bookmarkStart w:id="110"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07"/>
      <w:bookmarkEnd w:id="108"/>
      <w:bookmarkEnd w:id="109"/>
      <w:bookmarkEnd w:id="110"/>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1" w:name="_Toc70281129"/>
      <w:bookmarkStart w:id="112" w:name="_Toc70281313"/>
      <w:bookmarkStart w:id="113" w:name="_Toc70282889"/>
      <w:bookmarkStart w:id="114" w:name="_Toc72484185"/>
      <w:r w:rsidRPr="00AC7318">
        <w:rPr>
          <w:rFonts w:ascii="Times New Roman" w:hAnsi="Times New Roman" w:cs="Times New Roman"/>
          <w:color w:val="auto"/>
          <w:sz w:val="24"/>
          <w:szCs w:val="24"/>
        </w:rPr>
        <w:lastRenderedPageBreak/>
        <w:t>Landasan Teori</w:t>
      </w:r>
      <w:bookmarkEnd w:id="111"/>
      <w:bookmarkEnd w:id="112"/>
      <w:bookmarkEnd w:id="113"/>
      <w:bookmarkEnd w:id="114"/>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5" w:name="_Toc70281130"/>
      <w:bookmarkStart w:id="116" w:name="_Toc70281314"/>
      <w:bookmarkStart w:id="117" w:name="_Toc70282890"/>
      <w:bookmarkStart w:id="118"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5"/>
      <w:bookmarkEnd w:id="116"/>
      <w:bookmarkEnd w:id="117"/>
      <w:bookmarkEnd w:id="118"/>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1"/>
      <w:bookmarkStart w:id="120" w:name="_Toc70281315"/>
      <w:bookmarkStart w:id="121" w:name="_Toc70282891"/>
      <w:bookmarkStart w:id="122"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19"/>
      <w:bookmarkEnd w:id="120"/>
      <w:bookmarkEnd w:id="121"/>
      <w:bookmarkEnd w:id="122"/>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2"/>
      <w:bookmarkStart w:id="124" w:name="_Toc70281316"/>
      <w:bookmarkStart w:id="125" w:name="_Toc70282892"/>
      <w:bookmarkStart w:id="126"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3"/>
      <w:bookmarkEnd w:id="124"/>
      <w:bookmarkEnd w:id="125"/>
      <w:bookmarkEnd w:id="126"/>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7" w:name="_Toc70281133"/>
      <w:bookmarkStart w:id="128" w:name="_Toc70281317"/>
      <w:bookmarkStart w:id="129" w:name="_Toc70282893"/>
      <w:bookmarkStart w:id="130"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27"/>
      <w:bookmarkEnd w:id="128"/>
      <w:bookmarkEnd w:id="129"/>
      <w:bookmarkEnd w:id="13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1" w:name="_Toc70281134"/>
      <w:bookmarkStart w:id="132" w:name="_Toc70281318"/>
      <w:bookmarkStart w:id="133" w:name="_Toc70282894"/>
      <w:bookmarkStart w:id="134"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1"/>
      <w:bookmarkEnd w:id="132"/>
      <w:bookmarkEnd w:id="133"/>
      <w:bookmarkEnd w:id="134"/>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5" w:name="_Toc70281135"/>
      <w:bookmarkStart w:id="136" w:name="_Toc70281319"/>
      <w:bookmarkStart w:id="137" w:name="_Toc70282895"/>
      <w:bookmarkStart w:id="138"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35"/>
      <w:bookmarkEnd w:id="136"/>
      <w:bookmarkEnd w:id="137"/>
      <w:bookmarkEnd w:id="138"/>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36"/>
      <w:bookmarkStart w:id="140" w:name="_Toc70281320"/>
      <w:bookmarkStart w:id="141" w:name="_Toc70282896"/>
      <w:bookmarkStart w:id="142"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39"/>
      <w:bookmarkEnd w:id="140"/>
      <w:bookmarkEnd w:id="141"/>
      <w:bookmarkEnd w:id="142"/>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3" w:name="_Toc70281137"/>
      <w:bookmarkStart w:id="144" w:name="_Toc70281321"/>
      <w:bookmarkStart w:id="145" w:name="_Toc70282897"/>
      <w:bookmarkStart w:id="146"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3"/>
      <w:bookmarkEnd w:id="144"/>
      <w:bookmarkEnd w:id="145"/>
      <w:bookmarkEnd w:id="146"/>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7" w:name="_Toc70281138"/>
      <w:bookmarkStart w:id="148" w:name="_Toc70281322"/>
      <w:bookmarkStart w:id="149" w:name="_Toc70282898"/>
      <w:bookmarkStart w:id="150"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47"/>
      <w:bookmarkEnd w:id="148"/>
      <w:bookmarkEnd w:id="149"/>
      <w:bookmarkEnd w:id="150"/>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1" w:name="_Toc70281139"/>
      <w:bookmarkStart w:id="152" w:name="_Toc70281323"/>
      <w:bookmarkStart w:id="153" w:name="_Toc70282899"/>
      <w:bookmarkStart w:id="154"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1"/>
      <w:bookmarkEnd w:id="152"/>
      <w:bookmarkEnd w:id="153"/>
      <w:bookmarkEnd w:id="154"/>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5" w:name="_Toc70281140"/>
      <w:bookmarkStart w:id="156" w:name="_Toc70281324"/>
      <w:bookmarkStart w:id="157" w:name="_Toc70282900"/>
      <w:bookmarkStart w:id="158"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55"/>
      <w:bookmarkEnd w:id="156"/>
      <w:bookmarkEnd w:id="157"/>
      <w:bookmarkEnd w:id="158"/>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9" w:name="_Toc70281141"/>
      <w:bookmarkStart w:id="160" w:name="_Toc70281325"/>
      <w:bookmarkStart w:id="161" w:name="_Toc70282901"/>
      <w:bookmarkStart w:id="162"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59"/>
      <w:bookmarkEnd w:id="160"/>
      <w:bookmarkEnd w:id="161"/>
      <w:bookmarkEnd w:id="162"/>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3" w:name="_Toc70281142"/>
      <w:bookmarkStart w:id="164" w:name="_Toc70281326"/>
      <w:bookmarkStart w:id="165" w:name="_Toc70282902"/>
      <w:bookmarkStart w:id="166"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3"/>
      <w:bookmarkEnd w:id="164"/>
      <w:bookmarkEnd w:id="165"/>
      <w:bookmarkEnd w:id="166"/>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w:t>
      </w:r>
      <w:r w:rsidR="00AF4145" w:rsidRPr="00AF4145">
        <w:rPr>
          <w:rFonts w:ascii="Times New Roman" w:hAnsi="Times New Roman" w:cs="Times New Roman"/>
          <w:sz w:val="24"/>
          <w:szCs w:val="24"/>
        </w:rPr>
        <w:lastRenderedPageBreak/>
        <w:t xml:space="preserve">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7" w:name="_Toc70281143"/>
      <w:bookmarkStart w:id="168" w:name="_Toc70281327"/>
      <w:bookmarkStart w:id="169" w:name="_Toc70282903"/>
      <w:bookmarkStart w:id="170"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67"/>
      <w:bookmarkEnd w:id="168"/>
      <w:bookmarkEnd w:id="169"/>
      <w:bookmarkEnd w:id="17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1" w:name="_Toc70281144"/>
      <w:bookmarkStart w:id="172" w:name="_Toc70281328"/>
      <w:bookmarkStart w:id="173" w:name="_Toc70282904"/>
      <w:bookmarkStart w:id="174"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1"/>
      <w:bookmarkEnd w:id="172"/>
      <w:bookmarkEnd w:id="173"/>
      <w:bookmarkEnd w:id="174"/>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5" w:name="_Toc70281145"/>
      <w:bookmarkStart w:id="176" w:name="_Toc70281329"/>
      <w:bookmarkStart w:id="177" w:name="_Toc70282905"/>
      <w:bookmarkStart w:id="178" w:name="_Toc72484201"/>
      <w:r w:rsidRPr="00F13DF5">
        <w:rPr>
          <w:rFonts w:ascii="Times New Roman" w:hAnsi="Times New Roman" w:cs="Times New Roman"/>
          <w:i/>
          <w:color w:val="auto"/>
          <w:sz w:val="24"/>
          <w:szCs w:val="24"/>
        </w:rPr>
        <w:t>Bootstrap</w:t>
      </w:r>
      <w:bookmarkEnd w:id="175"/>
      <w:bookmarkEnd w:id="176"/>
      <w:bookmarkEnd w:id="177"/>
      <w:bookmarkEnd w:id="178"/>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lastRenderedPageBreak/>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9" w:name="_Toc70281146"/>
      <w:bookmarkStart w:id="180" w:name="_Toc70281330"/>
      <w:bookmarkStart w:id="181" w:name="_Toc70282906"/>
      <w:bookmarkStart w:id="182"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79"/>
      <w:bookmarkEnd w:id="180"/>
      <w:bookmarkEnd w:id="181"/>
      <w:bookmarkEnd w:id="182"/>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3" w:name="_Toc70281147"/>
      <w:bookmarkStart w:id="184" w:name="_Toc70281331"/>
      <w:bookmarkStart w:id="185" w:name="_Toc70282907"/>
      <w:bookmarkStart w:id="186" w:name="_Toc72484203"/>
      <w:r w:rsidRPr="00F13DF5">
        <w:rPr>
          <w:rFonts w:ascii="Times New Roman" w:hAnsi="Times New Roman" w:cs="Times New Roman"/>
          <w:i/>
          <w:color w:val="auto"/>
          <w:sz w:val="24"/>
          <w:szCs w:val="24"/>
        </w:rPr>
        <w:t>CodeIgniter</w:t>
      </w:r>
      <w:bookmarkEnd w:id="183"/>
      <w:bookmarkEnd w:id="184"/>
      <w:bookmarkEnd w:id="185"/>
      <w:bookmarkEnd w:id="186"/>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8"/>
      <w:bookmarkStart w:id="188" w:name="_Toc70281332"/>
      <w:bookmarkStart w:id="189" w:name="_Toc70282908"/>
      <w:bookmarkStart w:id="190" w:name="_Toc72484204"/>
      <w:r w:rsidRPr="00F13DF5">
        <w:rPr>
          <w:rFonts w:ascii="Times New Roman" w:hAnsi="Times New Roman" w:cs="Times New Roman"/>
          <w:i/>
          <w:color w:val="auto"/>
          <w:sz w:val="24"/>
          <w:szCs w:val="24"/>
        </w:rPr>
        <w:lastRenderedPageBreak/>
        <w:t>Google Chrome</w:t>
      </w:r>
      <w:bookmarkEnd w:id="187"/>
      <w:bookmarkEnd w:id="188"/>
      <w:bookmarkEnd w:id="189"/>
      <w:bookmarkEnd w:id="190"/>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9"/>
      <w:bookmarkStart w:id="192" w:name="_Toc70281333"/>
      <w:bookmarkStart w:id="193" w:name="_Toc70282909"/>
      <w:bookmarkStart w:id="194" w:name="_Toc72484205"/>
      <w:r w:rsidRPr="00AD096F">
        <w:rPr>
          <w:rFonts w:ascii="Times New Roman" w:hAnsi="Times New Roman" w:cs="Times New Roman"/>
          <w:i/>
          <w:color w:val="auto"/>
          <w:sz w:val="24"/>
          <w:szCs w:val="24"/>
        </w:rPr>
        <w:t>Visual Studio Code</w:t>
      </w:r>
      <w:bookmarkEnd w:id="191"/>
      <w:bookmarkEnd w:id="192"/>
      <w:bookmarkEnd w:id="193"/>
      <w:bookmarkEnd w:id="194"/>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50"/>
      <w:bookmarkStart w:id="196" w:name="_Toc70281334"/>
      <w:bookmarkStart w:id="197" w:name="_Toc70282910"/>
      <w:bookmarkStart w:id="198" w:name="_Toc72484206"/>
      <w:r w:rsidRPr="00FB4D62">
        <w:rPr>
          <w:rFonts w:ascii="Times New Roman" w:hAnsi="Times New Roman" w:cs="Times New Roman"/>
          <w:i/>
          <w:color w:val="auto"/>
          <w:sz w:val="24"/>
          <w:szCs w:val="24"/>
        </w:rPr>
        <w:t>MySQL</w:t>
      </w:r>
      <w:bookmarkEnd w:id="195"/>
      <w:bookmarkEnd w:id="196"/>
      <w:bookmarkEnd w:id="197"/>
      <w:bookmarkEnd w:id="198"/>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lastRenderedPageBreak/>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9" w:name="_Toc70281151"/>
      <w:bookmarkStart w:id="200" w:name="_Toc70281335"/>
      <w:bookmarkStart w:id="201" w:name="_Toc70282911"/>
      <w:bookmarkStart w:id="202" w:name="_Toc72484207"/>
      <w:r w:rsidRPr="00FB4D62">
        <w:rPr>
          <w:rFonts w:ascii="Times New Roman" w:hAnsi="Times New Roman" w:cs="Times New Roman"/>
          <w:i/>
          <w:color w:val="auto"/>
          <w:sz w:val="24"/>
          <w:szCs w:val="24"/>
        </w:rPr>
        <w:t>Xampp</w:t>
      </w:r>
      <w:bookmarkEnd w:id="199"/>
      <w:bookmarkEnd w:id="200"/>
      <w:bookmarkEnd w:id="201"/>
      <w:bookmarkEnd w:id="202"/>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3" w:name="_Toc70281152"/>
      <w:bookmarkStart w:id="204" w:name="_Toc70281336"/>
      <w:bookmarkStart w:id="205" w:name="_Toc70282912"/>
      <w:bookmarkStart w:id="206" w:name="_Toc72484208"/>
      <w:r w:rsidRPr="00FB4D62">
        <w:rPr>
          <w:rFonts w:ascii="Times New Roman" w:hAnsi="Times New Roman" w:cs="Times New Roman"/>
          <w:i/>
          <w:color w:val="auto"/>
          <w:sz w:val="24"/>
          <w:szCs w:val="24"/>
        </w:rPr>
        <w:t>Visual Paradigm</w:t>
      </w:r>
      <w:bookmarkEnd w:id="203"/>
      <w:bookmarkEnd w:id="204"/>
      <w:bookmarkEnd w:id="205"/>
      <w:bookmarkEnd w:id="206"/>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DD76DF" w:rsidRPr="00DD76DF" w:rsidRDefault="00DD76DF" w:rsidP="00DD76DF">
      <w:pPr>
        <w:sectPr w:rsidR="00DD76DF" w:rsidRPr="00DD76DF" w:rsidSect="00E31C07">
          <w:headerReference w:type="first" r:id="rId87"/>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07" w:name="_Toc70281153"/>
      <w:bookmarkStart w:id="208" w:name="_Toc70281337"/>
      <w:bookmarkStart w:id="209" w:name="_Toc70282913"/>
      <w:bookmarkStart w:id="210"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1" w:name="_Toc70281154"/>
      <w:bookmarkStart w:id="212" w:name="_Toc70281338"/>
      <w:bookmarkStart w:id="213" w:name="_Toc70282914"/>
      <w:bookmarkEnd w:id="207"/>
      <w:bookmarkEnd w:id="208"/>
      <w:bookmarkEnd w:id="209"/>
      <w:bookmarkEnd w:id="21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4" w:name="_Toc72484210"/>
      <w:r>
        <w:rPr>
          <w:rFonts w:ascii="Times New Roman" w:hAnsi="Times New Roman" w:cs="Times New Roman"/>
          <w:noProof/>
          <w:color w:val="auto"/>
        </w:rPr>
        <w:t>ANALISIS DAN PERANCANGAN SISTEM</w:t>
      </w:r>
      <w:bookmarkEnd w:id="211"/>
      <w:bookmarkEnd w:id="212"/>
      <w:bookmarkEnd w:id="213"/>
      <w:bookmarkEnd w:id="214"/>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15" w:name="_Toc70281155"/>
      <w:bookmarkStart w:id="216" w:name="_Toc70281339"/>
      <w:bookmarkStart w:id="217" w:name="_Toc70282915"/>
      <w:bookmarkStart w:id="218" w:name="_Toc72484211"/>
      <w:r w:rsidRPr="003A08BD">
        <w:rPr>
          <w:rFonts w:ascii="Times New Roman" w:hAnsi="Times New Roman" w:cs="Times New Roman"/>
          <w:color w:val="auto"/>
          <w:sz w:val="24"/>
          <w:szCs w:val="24"/>
        </w:rPr>
        <w:t>Analisis Sistem</w:t>
      </w:r>
      <w:bookmarkEnd w:id="215"/>
      <w:bookmarkEnd w:id="216"/>
      <w:bookmarkEnd w:id="217"/>
      <w:bookmarkEnd w:id="218"/>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19" w:name="_Toc70281156"/>
      <w:bookmarkStart w:id="220" w:name="_Toc70281340"/>
      <w:bookmarkStart w:id="221" w:name="_Toc70282916"/>
      <w:bookmarkStart w:id="222" w:name="_Toc72484212"/>
      <w:r>
        <w:rPr>
          <w:rFonts w:ascii="Times New Roman" w:hAnsi="Times New Roman" w:cs="Times New Roman"/>
          <w:color w:val="auto"/>
          <w:sz w:val="24"/>
          <w:szCs w:val="24"/>
        </w:rPr>
        <w:lastRenderedPageBreak/>
        <w:t>Analisis Masalah</w:t>
      </w:r>
      <w:bookmarkEnd w:id="219"/>
      <w:bookmarkEnd w:id="220"/>
      <w:bookmarkEnd w:id="221"/>
      <w:bookmarkEnd w:id="222"/>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3" w:name="_Toc70281157"/>
      <w:bookmarkStart w:id="224" w:name="_Toc70281341"/>
      <w:bookmarkStart w:id="225" w:name="_Toc70282917"/>
      <w:bookmarkStart w:id="226" w:name="_Toc72484213"/>
      <w:r>
        <w:rPr>
          <w:rFonts w:ascii="Times New Roman" w:hAnsi="Times New Roman" w:cs="Times New Roman"/>
          <w:color w:val="auto"/>
          <w:sz w:val="24"/>
          <w:szCs w:val="24"/>
        </w:rPr>
        <w:t>Analisis sitem yang sedang berjalan</w:t>
      </w:r>
      <w:bookmarkEnd w:id="223"/>
      <w:bookmarkEnd w:id="224"/>
      <w:bookmarkEnd w:id="225"/>
      <w:bookmarkEnd w:id="226"/>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27" w:name="_Toc71362906"/>
            <w:bookmarkStart w:id="228" w:name="_Toc71363218"/>
            <w:bookmarkStart w:id="229"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27"/>
            <w:bookmarkEnd w:id="228"/>
            <w:bookmarkEnd w:id="22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0F025035" wp14:editId="66CBAB7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88">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AED9272" wp14:editId="67180CBB">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89">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0" w:name="_Toc71362907"/>
            <w:bookmarkStart w:id="231" w:name="_Toc71363219"/>
            <w:bookmarkStart w:id="232"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0"/>
            <w:bookmarkEnd w:id="231"/>
            <w:bookmarkEnd w:id="232"/>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3" w:name="_Toc70281160"/>
      <w:bookmarkStart w:id="234" w:name="_Toc70281344"/>
      <w:bookmarkStart w:id="235" w:name="_Toc70282920"/>
      <w:bookmarkStart w:id="236" w:name="_Toc72484214"/>
      <w:r>
        <w:rPr>
          <w:rFonts w:ascii="Times New Roman" w:hAnsi="Times New Roman" w:cs="Times New Roman"/>
          <w:color w:val="auto"/>
          <w:sz w:val="24"/>
          <w:szCs w:val="24"/>
        </w:rPr>
        <w:lastRenderedPageBreak/>
        <w:t>Analisis kebutuhan non fungsional</w:t>
      </w:r>
      <w:bookmarkEnd w:id="233"/>
      <w:bookmarkEnd w:id="234"/>
      <w:bookmarkEnd w:id="235"/>
      <w:bookmarkEnd w:id="236"/>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37" w:name="_Toc70281161"/>
      <w:bookmarkStart w:id="238" w:name="_Toc70281345"/>
      <w:bookmarkStart w:id="239" w:name="_Toc70282921"/>
      <w:bookmarkStart w:id="240" w:name="_Toc72484215"/>
      <w:r>
        <w:rPr>
          <w:rFonts w:ascii="Times New Roman" w:hAnsi="Times New Roman" w:cs="Times New Roman"/>
          <w:color w:val="auto"/>
          <w:sz w:val="24"/>
          <w:szCs w:val="24"/>
        </w:rPr>
        <w:t>Analisa Pengguna</w:t>
      </w:r>
      <w:bookmarkEnd w:id="237"/>
      <w:bookmarkEnd w:id="238"/>
      <w:bookmarkEnd w:id="239"/>
      <w:bookmarkEnd w:id="240"/>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1" w:name="_Toc70281162"/>
      <w:bookmarkStart w:id="242" w:name="_Toc70281346"/>
      <w:bookmarkStart w:id="243" w:name="_Toc70282922"/>
      <w:bookmarkStart w:id="244" w:name="_Toc72484216"/>
      <w:r>
        <w:rPr>
          <w:rFonts w:ascii="Times New Roman" w:hAnsi="Times New Roman" w:cs="Times New Roman"/>
          <w:color w:val="auto"/>
          <w:sz w:val="24"/>
          <w:szCs w:val="24"/>
        </w:rPr>
        <w:t>Analisa kebutuhan perangkat keras</w:t>
      </w:r>
      <w:bookmarkEnd w:id="241"/>
      <w:bookmarkEnd w:id="242"/>
      <w:bookmarkEnd w:id="243"/>
      <w:bookmarkEnd w:id="244"/>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5" w:name="_Toc70281163"/>
      <w:bookmarkStart w:id="246" w:name="_Toc70281347"/>
      <w:bookmarkStart w:id="247" w:name="_Toc70282923"/>
      <w:bookmarkStart w:id="248" w:name="_Toc71293064"/>
      <w:bookmarkStart w:id="249" w:name="_Toc71293188"/>
      <w:bookmarkStart w:id="250" w:name="_Toc71293329"/>
      <w:bookmarkStart w:id="251" w:name="_Toc71297452"/>
      <w:bookmarkStart w:id="252" w:name="_Toc71320066"/>
      <w:bookmarkStart w:id="253" w:name="_Toc71322152"/>
      <w:bookmarkStart w:id="254" w:name="_Toc71362612"/>
      <w:bookmarkStart w:id="255"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5"/>
      <w:bookmarkEnd w:id="246"/>
      <w:bookmarkEnd w:id="247"/>
      <w:bookmarkEnd w:id="248"/>
      <w:bookmarkEnd w:id="249"/>
      <w:bookmarkEnd w:id="250"/>
      <w:bookmarkEnd w:id="251"/>
      <w:bookmarkEnd w:id="252"/>
      <w:bookmarkEnd w:id="253"/>
      <w:bookmarkEnd w:id="254"/>
      <w:bookmarkEnd w:id="255"/>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6" w:name="_Toc70281164"/>
      <w:bookmarkStart w:id="257" w:name="_Toc70281348"/>
      <w:bookmarkStart w:id="258" w:name="_Toc70282924"/>
      <w:bookmarkStart w:id="259" w:name="_Toc72484217"/>
      <w:r>
        <w:rPr>
          <w:rFonts w:ascii="Times New Roman" w:hAnsi="Times New Roman" w:cs="Times New Roman"/>
          <w:color w:val="auto"/>
          <w:sz w:val="24"/>
          <w:szCs w:val="24"/>
        </w:rPr>
        <w:t>Analisa kebutuhan perangkat lunak</w:t>
      </w:r>
      <w:bookmarkEnd w:id="256"/>
      <w:bookmarkEnd w:id="257"/>
      <w:bookmarkEnd w:id="258"/>
      <w:bookmarkEnd w:id="259"/>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0" w:name="_Toc70281165"/>
      <w:bookmarkStart w:id="261" w:name="_Toc70281349"/>
      <w:bookmarkStart w:id="262" w:name="_Toc70282925"/>
      <w:bookmarkStart w:id="263" w:name="_Toc72484218"/>
      <w:r>
        <w:rPr>
          <w:rFonts w:ascii="Times New Roman" w:hAnsi="Times New Roman" w:cs="Times New Roman"/>
          <w:color w:val="auto"/>
          <w:sz w:val="24"/>
          <w:szCs w:val="24"/>
        </w:rPr>
        <w:t>Analisis kebutuhan fungsional</w:t>
      </w:r>
      <w:bookmarkEnd w:id="260"/>
      <w:bookmarkEnd w:id="261"/>
      <w:bookmarkEnd w:id="262"/>
      <w:bookmarkEnd w:id="263"/>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4" w:name="_Toc70281166"/>
      <w:bookmarkStart w:id="265" w:name="_Toc70281350"/>
      <w:bookmarkStart w:id="266" w:name="_Toc70282926"/>
      <w:bookmarkStart w:id="267" w:name="_Toc72484219"/>
      <w:r>
        <w:rPr>
          <w:rFonts w:ascii="Times New Roman" w:hAnsi="Times New Roman" w:cs="Times New Roman"/>
          <w:i/>
          <w:color w:val="auto"/>
          <w:sz w:val="24"/>
          <w:szCs w:val="24"/>
        </w:rPr>
        <w:t>Actor List</w:t>
      </w:r>
      <w:bookmarkEnd w:id="264"/>
      <w:bookmarkEnd w:id="265"/>
      <w:bookmarkEnd w:id="266"/>
      <w:bookmarkEnd w:id="267"/>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68" w:name="_Toc70281167"/>
      <w:bookmarkStart w:id="269" w:name="_Toc70281351"/>
      <w:bookmarkStart w:id="270" w:name="_Toc70282927"/>
      <w:bookmarkStart w:id="271" w:name="_Toc71293065"/>
      <w:bookmarkStart w:id="272" w:name="_Toc71293189"/>
      <w:bookmarkStart w:id="273" w:name="_Toc71293330"/>
      <w:bookmarkStart w:id="274" w:name="_Toc71297453"/>
      <w:bookmarkStart w:id="275" w:name="_Toc71320067"/>
      <w:bookmarkStart w:id="276" w:name="_Toc71322153"/>
      <w:bookmarkStart w:id="277" w:name="_Toc71362613"/>
      <w:bookmarkStart w:id="278"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8"/>
      <w:bookmarkStart w:id="280" w:name="_Toc70281352"/>
      <w:bookmarkStart w:id="281" w:name="_Toc70282928"/>
      <w:bookmarkStart w:id="282"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79"/>
      <w:bookmarkEnd w:id="280"/>
      <w:bookmarkEnd w:id="281"/>
      <w:bookmarkEnd w:id="282"/>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3" w:name="_Toc70281169"/>
      <w:bookmarkStart w:id="284" w:name="_Toc70281353"/>
      <w:bookmarkStart w:id="285" w:name="_Toc70282929"/>
      <w:bookmarkStart w:id="286" w:name="_Toc71297454"/>
      <w:bookmarkStart w:id="287" w:name="_Toc71320068"/>
      <w:bookmarkStart w:id="288" w:name="_Toc71322154"/>
      <w:bookmarkStart w:id="289" w:name="_Toc71362614"/>
      <w:bookmarkStart w:id="290"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3"/>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Start w:id="298" w:name="_Toc72484490"/>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bookmarkEnd w:id="29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F904A8">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F904A8">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apakah </w:t>
            </w:r>
            <w:r>
              <w:rPr>
                <w:rFonts w:ascii="Times New Roman" w:hAnsi="Times New Roman" w:cs="Times New Roman"/>
                <w:sz w:val="24"/>
                <w:szCs w:val="24"/>
              </w:rPr>
              <w:lastRenderedPageBreak/>
              <w:t>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5C6C04" w:rsidP="00F904A8">
            <w:pPr>
              <w:pStyle w:val="ListParagraph"/>
              <w:tabs>
                <w:tab w:val="left" w:pos="1843"/>
              </w:tabs>
              <w:spacing w:line="360" w:lineRule="auto"/>
              <w:rPr>
                <w:rFonts w:ascii="Times New Roman" w:hAnsi="Times New Roman" w:cs="Times New Roman"/>
                <w:sz w:val="24"/>
                <w:szCs w:val="24"/>
              </w:rPr>
            </w:pP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9" w:name="_Toc70281171"/>
      <w:bookmarkStart w:id="300" w:name="_Toc70281355"/>
      <w:bookmarkStart w:id="301" w:name="_Toc70282931"/>
    </w:p>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2" w:name="_Toc71297456"/>
      <w:bookmarkStart w:id="303" w:name="_Toc71320070"/>
      <w:bookmarkStart w:id="304" w:name="_Toc71322156"/>
      <w:bookmarkStart w:id="305" w:name="_Toc71362616"/>
      <w:bookmarkStart w:id="306" w:name="_Toc72484491"/>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9"/>
      <w:bookmarkEnd w:id="300"/>
      <w:bookmarkEnd w:id="301"/>
      <w:bookmarkEnd w:id="302"/>
      <w:bookmarkEnd w:id="303"/>
      <w:bookmarkEnd w:id="304"/>
      <w:bookmarkEnd w:id="305"/>
      <w:bookmarkEnd w:id="30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lastRenderedPageBreak/>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lastRenderedPageBreak/>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3798B" w:rsidTr="00ED50EC">
        <w:trPr>
          <w:trHeight w:val="174"/>
        </w:trPr>
        <w:tc>
          <w:tcPr>
            <w:tcW w:w="4076"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5C6C04" w:rsidP="00F904A8">
            <w:pPr>
              <w:pStyle w:val="ListParagraph"/>
              <w:tabs>
                <w:tab w:val="left" w:pos="1843"/>
              </w:tabs>
              <w:spacing w:line="360" w:lineRule="auto"/>
              <w:rPr>
                <w:rFonts w:ascii="Times New Roman" w:hAnsi="Times New Roman" w:cs="Times New Roman"/>
                <w:sz w:val="24"/>
                <w:szCs w:val="24"/>
              </w:rPr>
            </w:pP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07" w:name="_Toc70281172"/>
      <w:bookmarkStart w:id="308" w:name="_Toc70281356"/>
      <w:bookmarkStart w:id="309" w:name="_Toc70282932"/>
    </w:p>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0" w:name="_Toc71297457"/>
      <w:bookmarkStart w:id="311" w:name="_Toc71320071"/>
      <w:bookmarkStart w:id="312" w:name="_Toc71322157"/>
      <w:bookmarkStart w:id="313" w:name="_Toc71362617"/>
      <w:bookmarkStart w:id="314" w:name="_Toc72484492"/>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Pr="00E214D7"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sz w:val="24"/>
                <w:szCs w:val="24"/>
              </w:rPr>
              <w:lastRenderedPageBreak/>
              <w:t>kategor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Mengubah data kategori sesuai dengan kolom yang ad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126364" w:rsidRPr="001D7450" w:rsidRDefault="00126364" w:rsidP="001D7450">
      <w:bookmarkStart w:id="315" w:name="_Toc70281173"/>
      <w:bookmarkStart w:id="316" w:name="_Toc70281357"/>
      <w:bookmarkStart w:id="317" w:name="_Toc70282933"/>
    </w:p>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8" w:name="_Toc71297458"/>
      <w:bookmarkStart w:id="319" w:name="_Toc71320072"/>
      <w:bookmarkStart w:id="320" w:name="_Toc71322158"/>
      <w:bookmarkStart w:id="321" w:name="_Toc71362618"/>
      <w:bookmarkStart w:id="322" w:name="_Toc72484493"/>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5"/>
      <w:bookmarkEnd w:id="316"/>
      <w:bookmarkEnd w:id="317"/>
      <w:bookmarkEnd w:id="318"/>
      <w:bookmarkEnd w:id="319"/>
      <w:bookmarkEnd w:id="320"/>
      <w:bookmarkEnd w:id="321"/>
      <w:bookmarkEnd w:id="322"/>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94287C" w:rsidRPr="00837FDB">
              <w:rPr>
                <w:rFonts w:ascii="Times New Roman" w:hAnsi="Times New Roman" w:cs="Times New Roman"/>
                <w:sz w:val="24"/>
                <w:szCs w:val="24"/>
              </w:rPr>
              <w:t xml:space="preserve">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55205B">
              <w:rPr>
                <w:rFonts w:ascii="Times New Roman" w:hAnsi="Times New Roman" w:cs="Times New Roman"/>
                <w:sz w:val="24"/>
                <w:szCs w:val="24"/>
              </w:rPr>
              <w:t xml:space="preserve"> cari,</w:t>
            </w:r>
            <w:r w:rsidR="00126364">
              <w:rPr>
                <w:rFonts w:ascii="Times New Roman" w:hAnsi="Times New Roman" w:cs="Times New Roman"/>
                <w:sz w:val="24"/>
                <w:szCs w:val="24"/>
              </w:rPr>
              <w:t xml:space="preserve"> tambah, dan</w:t>
            </w:r>
            <w:r>
              <w:rPr>
                <w:rFonts w:ascii="Times New Roman" w:hAnsi="Times New Roman" w:cs="Times New Roman"/>
                <w:sz w:val="24"/>
                <w:szCs w:val="24"/>
              </w:rPr>
              <w:t xml:space="preserve"> hapus</w:t>
            </w:r>
            <w:r w:rsidR="00126364">
              <w:rPr>
                <w:rFonts w:ascii="Times New Roman" w:hAnsi="Times New Roman" w:cs="Times New Roman"/>
                <w:sz w:val="24"/>
                <w:szCs w:val="24"/>
              </w:rPr>
              <w:t xml:space="preserve"> </w:t>
            </w:r>
            <w:r w:rsidR="00126364">
              <w:rPr>
                <w:rFonts w:ascii="Times New Roman" w:hAnsi="Times New Roman" w:cs="Times New Roman"/>
                <w:sz w:val="24"/>
                <w:szCs w:val="24"/>
              </w:rPr>
              <w:lastRenderedPageBreak/>
              <w:t>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26364" w:rsidTr="00F17E08">
        <w:trPr>
          <w:trHeight w:val="174"/>
        </w:trPr>
        <w:tc>
          <w:tcPr>
            <w:tcW w:w="4076" w:type="dxa"/>
          </w:tcPr>
          <w:p w:rsidR="00126364" w:rsidRPr="00E214D7"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out</w:t>
            </w:r>
            <w:r>
              <w:rPr>
                <w:rFonts w:ascii="Times New Roman" w:hAnsi="Times New Roman" w:cs="Times New Roman"/>
                <w:sz w:val="24"/>
                <w:szCs w:val="24"/>
              </w:rPr>
              <w:t xml:space="preserve"> 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17E08">
        <w:trPr>
          <w:trHeight w:val="174"/>
        </w:trPr>
        <w:tc>
          <w:tcPr>
            <w:tcW w:w="4076" w:type="dxa"/>
          </w:tcPr>
          <w:p w:rsidR="0055205B" w:rsidRPr="00E214D7"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16090F" w:rsidRDefault="0016090F"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5C6C04" w:rsidRDefault="005C6C04" w:rsidP="0055205B">
      <w:pPr>
        <w:tabs>
          <w:tab w:val="left" w:pos="1843"/>
        </w:tabs>
        <w:spacing w:after="0" w:line="360" w:lineRule="auto"/>
        <w:jc w:val="both"/>
        <w:rPr>
          <w:rFonts w:ascii="Times New Roman" w:hAnsi="Times New Roman" w:cs="Times New Roman"/>
          <w:sz w:val="24"/>
          <w:szCs w:val="24"/>
        </w:rPr>
      </w:pPr>
    </w:p>
    <w:p w:rsidR="005C6C04" w:rsidRDefault="005C6C04" w:rsidP="0055205B">
      <w:pPr>
        <w:tabs>
          <w:tab w:val="left" w:pos="1843"/>
        </w:tabs>
        <w:spacing w:after="0" w:line="360" w:lineRule="auto"/>
        <w:jc w:val="both"/>
        <w:rPr>
          <w:rFonts w:ascii="Times New Roman" w:hAnsi="Times New Roman" w:cs="Times New Roman"/>
          <w:sz w:val="24"/>
          <w:szCs w:val="24"/>
        </w:rPr>
      </w:pPr>
    </w:p>
    <w:p w:rsidR="005C6C04" w:rsidRDefault="005C6C04" w:rsidP="0055205B">
      <w:pPr>
        <w:tabs>
          <w:tab w:val="left" w:pos="1843"/>
        </w:tabs>
        <w:spacing w:after="0" w:line="360" w:lineRule="auto"/>
        <w:jc w:val="both"/>
        <w:rPr>
          <w:rFonts w:ascii="Times New Roman" w:hAnsi="Times New Roman" w:cs="Times New Roman"/>
          <w:sz w:val="24"/>
          <w:szCs w:val="24"/>
        </w:rPr>
      </w:pPr>
    </w:p>
    <w:p w:rsidR="005C6C04" w:rsidRDefault="005C6C04" w:rsidP="0055205B">
      <w:pPr>
        <w:tabs>
          <w:tab w:val="left" w:pos="1843"/>
        </w:tabs>
        <w:spacing w:after="0" w:line="360" w:lineRule="auto"/>
        <w:jc w:val="both"/>
        <w:rPr>
          <w:rFonts w:ascii="Times New Roman" w:hAnsi="Times New Roman" w:cs="Times New Roman"/>
          <w:sz w:val="24"/>
          <w:szCs w:val="24"/>
        </w:rPr>
      </w:pPr>
    </w:p>
    <w:p w:rsidR="000A646B" w:rsidRDefault="000A646B" w:rsidP="0055205B">
      <w:pPr>
        <w:tabs>
          <w:tab w:val="left" w:pos="1843"/>
        </w:tabs>
        <w:spacing w:after="0" w:line="360" w:lineRule="auto"/>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3" w:name="_Toc70281174"/>
      <w:bookmarkStart w:id="324" w:name="_Toc70281358"/>
      <w:bookmarkStart w:id="325" w:name="_Toc70282934"/>
      <w:bookmarkStart w:id="326" w:name="_Toc71297459"/>
      <w:bookmarkStart w:id="327" w:name="_Toc71320073"/>
      <w:bookmarkStart w:id="328" w:name="_Toc71322159"/>
      <w:bookmarkStart w:id="329" w:name="_Toc71362619"/>
      <w:bookmarkStart w:id="330" w:name="_Toc72484494"/>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3"/>
      <w:bookmarkEnd w:id="324"/>
      <w:bookmarkEnd w:id="325"/>
      <w:bookmarkEnd w:id="326"/>
      <w:bookmarkEnd w:id="327"/>
      <w:bookmarkEnd w:id="328"/>
      <w:bookmarkEnd w:id="329"/>
      <w:bookmarkEnd w:id="33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9093D">
        <w:trPr>
          <w:trHeight w:val="174"/>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031D1C" w:rsidP="00F904A8">
            <w:pPr>
              <w:pStyle w:val="ListParagraph"/>
              <w:tabs>
                <w:tab w:val="left" w:pos="1843"/>
              </w:tabs>
              <w:spacing w:line="360" w:lineRule="auto"/>
              <w:rPr>
                <w:rFonts w:ascii="Times New Roman" w:hAnsi="Times New Roman" w:cs="Times New Roman"/>
                <w:sz w:val="24"/>
                <w:szCs w:val="24"/>
              </w:rPr>
            </w:pPr>
          </w:p>
        </w:tc>
        <w:tc>
          <w:tcPr>
            <w:tcW w:w="4077" w:type="dxa"/>
          </w:tcPr>
          <w:p w:rsidR="00031D1C" w:rsidRPr="00031D1C"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031D1C" w:rsidTr="00F9093D">
        <w:tc>
          <w:tcPr>
            <w:tcW w:w="4076" w:type="dxa"/>
          </w:tcPr>
          <w:p w:rsidR="00031D1C"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031D1C"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1" w:name="_Toc70281175"/>
      <w:bookmarkStart w:id="332" w:name="_Toc70281359"/>
      <w:bookmarkStart w:id="333"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Pr="00350E3C"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34" w:name="_Toc71297460"/>
      <w:bookmarkStart w:id="335" w:name="_Toc71320074"/>
      <w:bookmarkStart w:id="336" w:name="_Toc71322160"/>
      <w:bookmarkStart w:id="337" w:name="_Toc71362620"/>
      <w:bookmarkStart w:id="338" w:name="_Toc72484495"/>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1"/>
      <w:bookmarkEnd w:id="332"/>
      <w:bookmarkEnd w:id="333"/>
      <w:bookmarkEnd w:id="334"/>
      <w:bookmarkEnd w:id="335"/>
      <w:bookmarkEnd w:id="336"/>
      <w:bookmarkEnd w:id="337"/>
      <w:bookmarkEnd w:id="33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EF6EA7">
        <w:tc>
          <w:tcPr>
            <w:tcW w:w="4076" w:type="dxa"/>
          </w:tcPr>
          <w:p w:rsidR="005C6C04" w:rsidRDefault="005C6C0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lastRenderedPageBreak/>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9" w:name="_Toc71297461"/>
      <w:bookmarkStart w:id="340" w:name="_Toc71320075"/>
      <w:bookmarkStart w:id="341" w:name="_Toc71322161"/>
      <w:bookmarkStart w:id="342" w:name="_Toc71362621"/>
      <w:bookmarkStart w:id="343" w:name="_Toc72484496"/>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9"/>
      <w:bookmarkEnd w:id="340"/>
      <w:bookmarkEnd w:id="341"/>
      <w:bookmarkEnd w:id="342"/>
      <w:bookmarkEnd w:id="34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dan kembali ke </w:t>
            </w:r>
            <w:r>
              <w:rPr>
                <w:rFonts w:ascii="Times New Roman" w:hAnsi="Times New Roman" w:cs="Times New Roman"/>
                <w:sz w:val="24"/>
                <w:szCs w:val="24"/>
              </w:rPr>
              <w:lastRenderedPageBreak/>
              <w:t>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EB2892" w:rsidRPr="00EB2892" w:rsidRDefault="00EB2892" w:rsidP="00EB2892">
      <w:bookmarkStart w:id="344" w:name="_Toc70281176"/>
      <w:bookmarkStart w:id="345" w:name="_Toc70281360"/>
      <w:bookmarkStart w:id="346" w:name="_Toc70282936"/>
      <w:bookmarkStart w:id="347" w:name="_Toc72484221"/>
    </w:p>
    <w:p w:rsidR="00EB2892" w:rsidRDefault="00EB2892" w:rsidP="00EB2892"/>
    <w:p w:rsidR="00EB2892" w:rsidRDefault="00EB2892" w:rsidP="00EB2892"/>
    <w:p w:rsidR="00EB2892" w:rsidRDefault="00EB2892" w:rsidP="00EB2892"/>
    <w:p w:rsidR="00EB2892" w:rsidRDefault="00EB2892" w:rsidP="00EB2892"/>
    <w:p w:rsidR="00EB2892" w:rsidRDefault="00EB2892" w:rsidP="00EB2892"/>
    <w:p w:rsidR="00EB2892" w:rsidRDefault="00EB2892" w:rsidP="00EB2892"/>
    <w:p w:rsidR="00EB2892" w:rsidRDefault="00EB2892" w:rsidP="00EB2892"/>
    <w:p w:rsidR="00EB2892" w:rsidRDefault="00EB2892" w:rsidP="00EB2892"/>
    <w:p w:rsidR="00EB2892" w:rsidRPr="00EB2892" w:rsidRDefault="00EB2892" w:rsidP="00EB2892"/>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44"/>
      <w:bookmarkEnd w:id="345"/>
      <w:bookmarkEnd w:id="346"/>
      <w:bookmarkEnd w:id="347"/>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8" w:name="_Toc70281177"/>
      <w:bookmarkStart w:id="349" w:name="_Toc70281361"/>
      <w:bookmarkStart w:id="350" w:name="_Toc70282937"/>
      <w:bookmarkStart w:id="351" w:name="_Toc71297462"/>
      <w:bookmarkStart w:id="352" w:name="_Toc71320076"/>
      <w:bookmarkStart w:id="353" w:name="_Toc71322162"/>
      <w:bookmarkStart w:id="354" w:name="_Toc71362622"/>
      <w:bookmarkStart w:id="355"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8"/>
      <w:bookmarkEnd w:id="349"/>
      <w:bookmarkEnd w:id="350"/>
      <w:bookmarkEnd w:id="351"/>
      <w:bookmarkEnd w:id="352"/>
      <w:bookmarkEnd w:id="353"/>
      <w:bookmarkEnd w:id="354"/>
      <w:bookmarkEnd w:id="355"/>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w:t>
            </w:r>
            <w:r>
              <w:rPr>
                <w:rFonts w:ascii="Times New Roman" w:hAnsi="Times New Roman" w:cs="Times New Roman"/>
                <w:sz w:val="24"/>
                <w:szCs w:val="24"/>
              </w:rPr>
              <w:lastRenderedPageBreak/>
              <w:t>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6" w:name="_Toc70281178"/>
      <w:bookmarkStart w:id="357" w:name="_Toc70281362"/>
      <w:bookmarkStart w:id="358" w:name="_Toc70282938"/>
      <w:bookmarkStart w:id="359"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56"/>
      <w:bookmarkEnd w:id="357"/>
      <w:bookmarkEnd w:id="358"/>
      <w:bookmarkEnd w:id="359"/>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730F7F"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3984" behindDoc="1" locked="0" layoutInCell="1" allowOverlap="1" wp14:anchorId="671217F0" wp14:editId="3C2D4281">
                  <wp:simplePos x="0" y="0"/>
                  <wp:positionH relativeFrom="column">
                    <wp:posOffset>-40640</wp:posOffset>
                  </wp:positionH>
                  <wp:positionV relativeFrom="paragraph">
                    <wp:posOffset>-1099185</wp:posOffset>
                  </wp:positionV>
                  <wp:extent cx="5220970" cy="7292975"/>
                  <wp:effectExtent l="0" t="0" r="0"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3.jpg"/>
                          <pic:cNvPicPr/>
                        </pic:nvPicPr>
                        <pic:blipFill>
                          <a:blip r:embed="rId90">
                            <a:extLst>
                              <a:ext uri="{28A0092B-C50C-407E-A947-70E740481C1C}">
                                <a14:useLocalDpi xmlns:a14="http://schemas.microsoft.com/office/drawing/2010/main" val="0"/>
                              </a:ext>
                            </a:extLst>
                          </a:blip>
                          <a:stretch>
                            <a:fillRect/>
                          </a:stretch>
                        </pic:blipFill>
                        <pic:spPr>
                          <a:xfrm>
                            <a:off x="0" y="0"/>
                            <a:ext cx="5220970" cy="729297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0" w:name="_Toc71362908"/>
            <w:bookmarkStart w:id="361" w:name="_Toc71363220"/>
            <w:bookmarkStart w:id="362"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0"/>
            <w:bookmarkEnd w:id="361"/>
            <w:bookmarkEnd w:id="362"/>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3" w:name="_Toc70281180"/>
      <w:bookmarkStart w:id="364" w:name="_Toc70281364"/>
      <w:bookmarkStart w:id="365" w:name="_Toc70282940"/>
      <w:bookmarkStart w:id="366"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3"/>
      <w:bookmarkEnd w:id="364"/>
      <w:bookmarkEnd w:id="365"/>
      <w:bookmarkEnd w:id="366"/>
    </w:p>
    <w:p w:rsidR="00AC5612" w:rsidRPr="0053392D" w:rsidRDefault="00D40699"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A745696" wp14:editId="0C2AAFB5">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1">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67" w:name="_Toc71362909"/>
            <w:bookmarkStart w:id="368" w:name="_Toc71363221"/>
            <w:bookmarkStart w:id="369"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67"/>
            <w:bookmarkEnd w:id="368"/>
            <w:bookmarkEnd w:id="36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CA365DB" wp14:editId="038757C2">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0" w:name="_Toc71362910"/>
            <w:bookmarkStart w:id="371" w:name="_Toc71363222"/>
            <w:bookmarkStart w:id="372"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0"/>
            <w:bookmarkEnd w:id="371"/>
            <w:bookmarkEnd w:id="37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w:t>
      </w:r>
      <w:bookmarkStart w:id="373" w:name="_GoBack"/>
      <w:bookmarkEnd w:id="373"/>
      <w:r w:rsidR="00F519DC">
        <w:rPr>
          <w:rFonts w:ascii="Times New Roman" w:hAnsi="Times New Roman" w:cs="Times New Roman"/>
          <w:sz w:val="24"/>
          <w:szCs w:val="24"/>
        </w:rPr>
        <w:t xml:space="preserve">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7A3E4EBE" wp14:editId="435FC1BD">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4" w:name="_Toc71362911"/>
            <w:bookmarkStart w:id="375" w:name="_Toc71363223"/>
            <w:bookmarkStart w:id="376"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4"/>
            <w:bookmarkEnd w:id="375"/>
            <w:bookmarkEnd w:id="376"/>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4B984D18" wp14:editId="2CD27EF7">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77" w:name="_Toc71362912"/>
            <w:bookmarkStart w:id="378" w:name="_Toc71363224"/>
            <w:bookmarkStart w:id="379"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77"/>
            <w:bookmarkEnd w:id="378"/>
            <w:bookmarkEnd w:id="379"/>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BA1EA6">
      <w:pPr>
        <w:pStyle w:val="ListParagraph"/>
        <w:numPr>
          <w:ilvl w:val="0"/>
          <w:numId w:val="34"/>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225D9D21" wp14:editId="7C61B4D4">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80" w:name="_Toc71362913"/>
            <w:bookmarkStart w:id="381" w:name="_Toc71363225"/>
            <w:bookmarkStart w:id="382"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80"/>
            <w:bookmarkEnd w:id="381"/>
            <w:bookmarkEnd w:id="382"/>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17784"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1152" behindDoc="1" locked="0" layoutInCell="1" allowOverlap="1">
                  <wp:simplePos x="0" y="0"/>
                  <wp:positionH relativeFrom="column">
                    <wp:posOffset>-66040</wp:posOffset>
                  </wp:positionH>
                  <wp:positionV relativeFrom="paragraph">
                    <wp:posOffset>10795</wp:posOffset>
                  </wp:positionV>
                  <wp:extent cx="5281295" cy="7294245"/>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_laporan_penjualan.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81295" cy="7294245"/>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3" w:name="_Toc71362914"/>
            <w:bookmarkStart w:id="384" w:name="_Toc71363226"/>
            <w:bookmarkStart w:id="385"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3"/>
            <w:bookmarkEnd w:id="384"/>
            <w:bookmarkEnd w:id="385"/>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0CD11D09" wp14:editId="4D538B1B">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86" w:name="_Toc71362915"/>
            <w:bookmarkStart w:id="387" w:name="_Toc71363227"/>
            <w:bookmarkStart w:id="388"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86"/>
            <w:bookmarkEnd w:id="387"/>
            <w:bookmarkEnd w:id="388"/>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190C646D" wp14:editId="0B75665E">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89" w:name="_Toc71362916"/>
            <w:bookmarkStart w:id="390" w:name="_Toc71363228"/>
            <w:bookmarkStart w:id="391"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89"/>
            <w:bookmarkEnd w:id="390"/>
            <w:bookmarkEnd w:id="391"/>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2" w:name="_Toc70281198"/>
      <w:bookmarkStart w:id="393" w:name="_Toc70281382"/>
      <w:bookmarkStart w:id="394" w:name="_Toc70282958"/>
      <w:bookmarkStart w:id="395"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2"/>
      <w:bookmarkEnd w:id="393"/>
      <w:bookmarkEnd w:id="394"/>
      <w:bookmarkEnd w:id="395"/>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FE7797"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6032" behindDoc="1" locked="0" layoutInCell="1" allowOverlap="1">
                  <wp:simplePos x="0" y="0"/>
                  <wp:positionH relativeFrom="column">
                    <wp:posOffset>-79375</wp:posOffset>
                  </wp:positionH>
                  <wp:positionV relativeFrom="paragraph">
                    <wp:posOffset>16510</wp:posOffset>
                  </wp:positionV>
                  <wp:extent cx="5315585" cy="7259955"/>
                  <wp:effectExtent l="0" t="0" r="0" b="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Satria Jaya_baru.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5585" cy="7259955"/>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396" w:name="_Toc71362925"/>
            <w:bookmarkStart w:id="397" w:name="_Toc71363237"/>
            <w:bookmarkStart w:id="398"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96"/>
            <w:bookmarkEnd w:id="397"/>
            <w:bookmarkEnd w:id="398"/>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FE7797">
        <w:rPr>
          <w:rFonts w:ascii="Times New Roman" w:hAnsi="Times New Roman" w:cs="Times New Roman"/>
          <w:color w:val="000000" w:themeColor="text1"/>
          <w:sz w:val="24"/>
          <w:szCs w:val="24"/>
        </w:rPr>
        <w:t>8</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9" w:name="_Toc70281187"/>
      <w:bookmarkStart w:id="400" w:name="_Toc70281371"/>
      <w:bookmarkStart w:id="401" w:name="_Toc70282947"/>
      <w:bookmarkStart w:id="402"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99"/>
      <w:bookmarkEnd w:id="400"/>
      <w:bookmarkEnd w:id="401"/>
      <w:bookmarkEnd w:id="402"/>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0F43DD71" wp14:editId="3992F4F8">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0">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1728A9" w:rsidRDefault="001728A9" w:rsidP="001728A9">
            <w:pPr>
              <w:pStyle w:val="Caption"/>
              <w:ind w:firstLine="2127"/>
              <w:jc w:val="both"/>
              <w:rPr>
                <w:rFonts w:ascii="Times New Roman" w:hAnsi="Times New Roman" w:cs="Times New Roman"/>
                <w:sz w:val="24"/>
                <w:szCs w:val="24"/>
              </w:rPr>
            </w:pPr>
            <w:bookmarkStart w:id="403" w:name="_Toc72484839"/>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1</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equence Diagram Login</w:t>
            </w:r>
            <w:bookmarkEnd w:id="403"/>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41405D"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21</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55CC9B6B" wp14:editId="25734318">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01">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04"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2</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4"/>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2</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51E1C6C9" wp14:editId="5D93E968">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02">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05"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3</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5"/>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3</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0E6E1333" wp14:editId="2FE34BE4">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03">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06"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06"/>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4</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3DE344CB" wp14:editId="52D2E6DA">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04">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07" w:name="_Toc71362921"/>
            <w:bookmarkStart w:id="408" w:name="_Toc71363233"/>
            <w:bookmarkStart w:id="409"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5</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07"/>
            <w:bookmarkEnd w:id="408"/>
            <w:bookmarkEnd w:id="409"/>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5</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FEF217E" wp14:editId="13E4D8FC">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05">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10" w:name="_Toc71362922"/>
            <w:bookmarkStart w:id="411" w:name="_Toc71363234"/>
            <w:bookmarkStart w:id="412"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6</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10"/>
            <w:bookmarkEnd w:id="411"/>
            <w:bookmarkEnd w:id="412"/>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6</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71CD944B" wp14:editId="76BF06D7">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06">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13" w:name="_Toc71362923"/>
            <w:bookmarkStart w:id="414" w:name="_Toc71363235"/>
            <w:bookmarkStart w:id="415"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7</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13"/>
            <w:bookmarkEnd w:id="414"/>
            <w:bookmarkEnd w:id="415"/>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7</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18798B3" wp14:editId="19F9D330">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07">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16" w:name="_Toc71362924"/>
            <w:bookmarkStart w:id="417" w:name="_Toc71363236"/>
            <w:bookmarkStart w:id="418"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16"/>
            <w:bookmarkEnd w:id="417"/>
            <w:bookmarkEnd w:id="418"/>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6633EC"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8</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9" w:name="_Toc70281200"/>
      <w:bookmarkStart w:id="420" w:name="_Toc70281384"/>
      <w:bookmarkStart w:id="421" w:name="_Toc70282960"/>
      <w:bookmarkStart w:id="422"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19"/>
      <w:bookmarkEnd w:id="420"/>
      <w:bookmarkEnd w:id="421"/>
      <w:bookmarkEnd w:id="422"/>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A95E94E" wp14:editId="74242535">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23" w:name="_Toc71362926"/>
            <w:bookmarkStart w:id="424" w:name="_Toc71363238"/>
            <w:bookmarkStart w:id="425"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23"/>
            <w:bookmarkEnd w:id="424"/>
            <w:bookmarkEnd w:id="425"/>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26" w:name="_Toc70281202"/>
      <w:bookmarkStart w:id="427" w:name="_Toc70281386"/>
      <w:bookmarkStart w:id="428" w:name="_Toc70282962"/>
      <w:bookmarkStart w:id="429" w:name="_Toc72484228"/>
      <w:r w:rsidRPr="006D2439">
        <w:rPr>
          <w:rFonts w:ascii="Times New Roman" w:hAnsi="Times New Roman" w:cs="Times New Roman"/>
          <w:i/>
          <w:color w:val="auto"/>
          <w:sz w:val="24"/>
          <w:szCs w:val="24"/>
        </w:rPr>
        <w:t>Struktur Tabel</w:t>
      </w:r>
      <w:bookmarkEnd w:id="426"/>
      <w:bookmarkEnd w:id="427"/>
      <w:bookmarkEnd w:id="428"/>
      <w:bookmarkEnd w:id="429"/>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30" w:name="_Toc70281203"/>
      <w:bookmarkStart w:id="431" w:name="_Toc70281387"/>
      <w:bookmarkStart w:id="432" w:name="_Toc70282963"/>
      <w:bookmarkStart w:id="433" w:name="_Toc71322163"/>
      <w:bookmarkStart w:id="434" w:name="_Toc71362623"/>
      <w:bookmarkStart w:id="435"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30"/>
      <w:bookmarkEnd w:id="431"/>
      <w:bookmarkEnd w:id="432"/>
      <w:bookmarkEnd w:id="433"/>
      <w:bookmarkEnd w:id="434"/>
      <w:bookmarkEnd w:id="435"/>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36" w:name="_Toc70281204"/>
      <w:bookmarkStart w:id="437" w:name="_Toc70281388"/>
      <w:bookmarkStart w:id="438" w:name="_Toc70282964"/>
      <w:bookmarkStart w:id="439" w:name="_Toc71322164"/>
      <w:bookmarkStart w:id="440" w:name="_Toc71362624"/>
      <w:bookmarkStart w:id="441"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36"/>
      <w:bookmarkEnd w:id="437"/>
      <w:bookmarkEnd w:id="438"/>
      <w:bookmarkEnd w:id="439"/>
      <w:bookmarkEnd w:id="440"/>
      <w:bookmarkEnd w:id="441"/>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42" w:name="_Toc70281205"/>
      <w:bookmarkStart w:id="443" w:name="_Toc70281389"/>
      <w:bookmarkStart w:id="444" w:name="_Toc70282965"/>
      <w:bookmarkStart w:id="445" w:name="_Toc71322165"/>
      <w:bookmarkStart w:id="446" w:name="_Toc71362625"/>
      <w:bookmarkStart w:id="447"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42"/>
      <w:bookmarkEnd w:id="443"/>
      <w:bookmarkEnd w:id="444"/>
      <w:bookmarkEnd w:id="445"/>
      <w:bookmarkEnd w:id="446"/>
      <w:bookmarkEnd w:id="447"/>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48" w:name="_Toc70281206"/>
      <w:bookmarkStart w:id="449" w:name="_Toc70281390"/>
      <w:bookmarkStart w:id="450" w:name="_Toc70282966"/>
      <w:bookmarkStart w:id="451" w:name="_Toc71362626"/>
      <w:bookmarkStart w:id="452"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48"/>
      <w:bookmarkEnd w:id="449"/>
      <w:bookmarkEnd w:id="450"/>
      <w:bookmarkEnd w:id="451"/>
      <w:bookmarkEnd w:id="452"/>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53" w:name="_Toc70281207"/>
      <w:bookmarkStart w:id="454" w:name="_Toc70281391"/>
      <w:bookmarkStart w:id="455" w:name="_Toc70282967"/>
      <w:bookmarkStart w:id="456" w:name="_Toc71362627"/>
      <w:bookmarkStart w:id="457"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53"/>
      <w:bookmarkEnd w:id="454"/>
      <w:bookmarkEnd w:id="455"/>
      <w:bookmarkEnd w:id="456"/>
      <w:bookmarkEnd w:id="457"/>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58" w:name="_Toc70281208"/>
      <w:bookmarkStart w:id="459" w:name="_Toc70281392"/>
      <w:bookmarkStart w:id="460" w:name="_Toc70282968"/>
      <w:bookmarkStart w:id="461" w:name="_Toc71362628"/>
      <w:bookmarkStart w:id="462"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58"/>
      <w:bookmarkEnd w:id="459"/>
      <w:bookmarkEnd w:id="460"/>
      <w:bookmarkEnd w:id="461"/>
      <w:bookmarkEnd w:id="462"/>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3" w:name="_Toc70281209"/>
      <w:bookmarkStart w:id="464" w:name="_Toc70281393"/>
      <w:bookmarkStart w:id="465" w:name="_Toc70282969"/>
      <w:bookmarkStart w:id="466" w:name="_Toc71362629"/>
      <w:bookmarkStart w:id="467"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63"/>
      <w:bookmarkEnd w:id="464"/>
      <w:bookmarkEnd w:id="465"/>
      <w:bookmarkEnd w:id="466"/>
      <w:bookmarkEnd w:id="467"/>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8" w:name="_Toc70281210"/>
      <w:bookmarkStart w:id="469" w:name="_Toc70281394"/>
      <w:bookmarkStart w:id="470" w:name="_Toc70282970"/>
      <w:bookmarkStart w:id="471" w:name="_Toc71362630"/>
      <w:bookmarkStart w:id="472"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8"/>
      <w:bookmarkEnd w:id="469"/>
      <w:bookmarkEnd w:id="470"/>
      <w:bookmarkEnd w:id="471"/>
      <w:bookmarkEnd w:id="472"/>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73" w:name="_Toc70281211"/>
      <w:bookmarkStart w:id="474" w:name="_Toc70281395"/>
      <w:bookmarkStart w:id="475" w:name="_Toc70282971"/>
      <w:bookmarkStart w:id="476" w:name="_Toc71362631"/>
      <w:bookmarkStart w:id="477"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73"/>
      <w:bookmarkEnd w:id="474"/>
      <w:bookmarkEnd w:id="475"/>
      <w:bookmarkEnd w:id="476"/>
      <w:bookmarkEnd w:id="477"/>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78" w:name="_Toc70281212"/>
      <w:bookmarkStart w:id="479" w:name="_Toc70281396"/>
      <w:bookmarkStart w:id="480" w:name="_Toc70282972"/>
      <w:bookmarkStart w:id="481" w:name="_Toc71362632"/>
      <w:bookmarkStart w:id="482"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78"/>
      <w:bookmarkEnd w:id="479"/>
      <w:bookmarkEnd w:id="480"/>
      <w:bookmarkEnd w:id="481"/>
      <w:bookmarkEnd w:id="482"/>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3" w:name="_Toc70281213"/>
      <w:bookmarkStart w:id="484" w:name="_Toc70281397"/>
      <w:bookmarkStart w:id="485" w:name="_Toc70282973"/>
      <w:bookmarkStart w:id="486" w:name="_Toc72484229"/>
      <w:r w:rsidRPr="005157D5">
        <w:rPr>
          <w:rFonts w:ascii="Times New Roman" w:hAnsi="Times New Roman" w:cs="Times New Roman"/>
          <w:color w:val="auto"/>
          <w:sz w:val="24"/>
          <w:szCs w:val="24"/>
        </w:rPr>
        <w:lastRenderedPageBreak/>
        <w:t>Perancangan Struktur Menu</w:t>
      </w:r>
      <w:bookmarkEnd w:id="483"/>
      <w:bookmarkEnd w:id="484"/>
      <w:bookmarkEnd w:id="485"/>
      <w:bookmarkEnd w:id="486"/>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87" w:name="_Toc71362927"/>
            <w:bookmarkStart w:id="488" w:name="_Toc71363239"/>
            <w:bookmarkStart w:id="489"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0</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87"/>
            <w:bookmarkEnd w:id="488"/>
            <w:bookmarkEnd w:id="489"/>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30</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0" w:name="_Toc70281215"/>
      <w:bookmarkStart w:id="491" w:name="_Toc70281399"/>
      <w:bookmarkStart w:id="492" w:name="_Toc70282975"/>
      <w:bookmarkStart w:id="493" w:name="_Toc72484230"/>
      <w:r w:rsidRPr="005157D5">
        <w:rPr>
          <w:rFonts w:ascii="Times New Roman" w:hAnsi="Times New Roman" w:cs="Times New Roman"/>
          <w:color w:val="auto"/>
          <w:sz w:val="24"/>
          <w:szCs w:val="24"/>
        </w:rPr>
        <w:lastRenderedPageBreak/>
        <w:t>Perancangan Antarmuka</w:t>
      </w:r>
      <w:bookmarkEnd w:id="490"/>
      <w:bookmarkEnd w:id="491"/>
      <w:bookmarkEnd w:id="492"/>
      <w:bookmarkEnd w:id="493"/>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27318462" wp14:editId="31B07340">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10">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94" w:name="_Toc71362928"/>
            <w:bookmarkStart w:id="495" w:name="_Toc71363240"/>
            <w:bookmarkStart w:id="496"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1</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94"/>
            <w:bookmarkEnd w:id="495"/>
            <w:bookmarkEnd w:id="496"/>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59423B4F" wp14:editId="5CEA3677">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11">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97" w:name="_Toc71362929"/>
            <w:bookmarkStart w:id="498" w:name="_Toc71363241"/>
            <w:bookmarkStart w:id="499"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2</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97"/>
            <w:bookmarkEnd w:id="498"/>
            <w:bookmarkEnd w:id="499"/>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17984" behindDoc="1" locked="0" layoutInCell="1" allowOverlap="1" wp14:anchorId="20385B3C" wp14:editId="2D10C4C5">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12">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00" w:name="_Toc71362930"/>
            <w:bookmarkStart w:id="501" w:name="_Toc71363242"/>
            <w:bookmarkStart w:id="502"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3</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00"/>
            <w:bookmarkEnd w:id="501"/>
            <w:bookmarkEnd w:id="502"/>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992643"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77598757" wp14:editId="40AA0346">
                  <wp:simplePos x="0" y="0"/>
                  <wp:positionH relativeFrom="column">
                    <wp:posOffset>-53340</wp:posOffset>
                  </wp:positionH>
                  <wp:positionV relativeFrom="paragraph">
                    <wp:posOffset>-4520565</wp:posOffset>
                  </wp:positionV>
                  <wp:extent cx="5254625" cy="480314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13">
                            <a:extLst>
                              <a:ext uri="{28A0092B-C50C-407E-A947-70E740481C1C}">
                                <a14:useLocalDpi xmlns:a14="http://schemas.microsoft.com/office/drawing/2010/main" val="0"/>
                              </a:ext>
                            </a:extLst>
                          </a:blip>
                          <a:stretch>
                            <a:fillRect/>
                          </a:stretch>
                        </pic:blipFill>
                        <pic:spPr>
                          <a:xfrm>
                            <a:off x="0" y="0"/>
                            <a:ext cx="5254625" cy="48031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3" w:name="_Toc71362931"/>
            <w:bookmarkStart w:id="504" w:name="_Toc71363243"/>
            <w:bookmarkStart w:id="505"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4</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03"/>
            <w:bookmarkEnd w:id="504"/>
            <w:bookmarkEnd w:id="505"/>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554C7935" wp14:editId="71D2CBDB">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14">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6" w:name="_Toc71362932"/>
            <w:bookmarkStart w:id="507" w:name="_Toc71363244"/>
            <w:bookmarkStart w:id="508"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5</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06"/>
            <w:bookmarkEnd w:id="507"/>
            <w:bookmarkEnd w:id="508"/>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3EE37616" wp14:editId="373608A1">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15">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09" w:name="_Toc71362933"/>
            <w:bookmarkStart w:id="510" w:name="_Toc71363245"/>
            <w:bookmarkStart w:id="511"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09"/>
            <w:bookmarkEnd w:id="510"/>
            <w:bookmarkEnd w:id="511"/>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2EF5CBC6" wp14:editId="2697491E">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16">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12" w:name="_Toc71362934"/>
            <w:bookmarkStart w:id="513" w:name="_Toc71363246"/>
            <w:bookmarkStart w:id="514"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12"/>
            <w:bookmarkEnd w:id="513"/>
            <w:bookmarkEnd w:id="514"/>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4DCC3BE" wp14:editId="744DFA35">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17">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515" w:name="_Toc71362935"/>
            <w:bookmarkStart w:id="516" w:name="_Toc71363247"/>
            <w:bookmarkStart w:id="517" w:name="_Toc72484856"/>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8</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515"/>
            <w:bookmarkEnd w:id="516"/>
            <w:bookmarkEnd w:id="517"/>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6E84A735" wp14:editId="720F8214">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18">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518" w:name="_Toc71362936"/>
            <w:bookmarkStart w:id="519" w:name="_Toc71363248"/>
            <w:bookmarkStart w:id="520" w:name="_Toc7248485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9</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518"/>
            <w:bookmarkEnd w:id="519"/>
            <w:bookmarkEnd w:id="520"/>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7FE33C6" wp14:editId="4E150C2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19">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21" w:name="_Toc71362937"/>
            <w:bookmarkStart w:id="522" w:name="_Toc71363249"/>
            <w:bookmarkStart w:id="523"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0</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21"/>
            <w:bookmarkEnd w:id="522"/>
            <w:bookmarkEnd w:id="523"/>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880B447" wp14:editId="1C90B56D">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0">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24" w:name="_Toc71362938"/>
            <w:bookmarkStart w:id="525" w:name="_Toc71363250"/>
            <w:bookmarkStart w:id="526"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1</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24"/>
            <w:bookmarkEnd w:id="525"/>
            <w:bookmarkEnd w:id="526"/>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68CE1D3" wp14:editId="15C04395">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1">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27" w:name="_Toc71362939"/>
            <w:bookmarkStart w:id="528" w:name="_Toc71363251"/>
            <w:bookmarkStart w:id="529"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2</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27"/>
            <w:bookmarkEnd w:id="528"/>
            <w:bookmarkEnd w:id="529"/>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0BED5C36" wp14:editId="2BF7361F">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22">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30" w:name="_Toc71362940"/>
            <w:bookmarkStart w:id="531" w:name="_Toc71363252"/>
            <w:bookmarkStart w:id="532"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30"/>
            <w:bookmarkEnd w:id="531"/>
            <w:bookmarkEnd w:id="532"/>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45E40712" wp14:editId="57F02623">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23">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33" w:name="_Toc71362941"/>
            <w:bookmarkStart w:id="534" w:name="_Toc71363253"/>
            <w:bookmarkStart w:id="535"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33"/>
            <w:bookmarkEnd w:id="534"/>
            <w:bookmarkEnd w:id="535"/>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2F3FC6F" wp14:editId="5528017E">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24">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36" w:name="_Toc71362942"/>
            <w:bookmarkStart w:id="537" w:name="_Toc71363254"/>
            <w:bookmarkStart w:id="538"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36"/>
            <w:bookmarkEnd w:id="537"/>
            <w:bookmarkEnd w:id="538"/>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7ACE3070" wp14:editId="53252795">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25">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39" w:name="_Toc71362943"/>
            <w:bookmarkStart w:id="540" w:name="_Toc71363255"/>
            <w:bookmarkStart w:id="541"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6</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39"/>
            <w:bookmarkEnd w:id="540"/>
            <w:bookmarkEnd w:id="541"/>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536C5260" wp14:editId="7DA0FF25">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26">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42" w:name="_Toc71362944"/>
            <w:bookmarkStart w:id="543" w:name="_Toc71363256"/>
            <w:bookmarkStart w:id="544"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42"/>
            <w:bookmarkEnd w:id="543"/>
            <w:bookmarkEnd w:id="544"/>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24691937" wp14:editId="6EF926AC">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27">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45" w:name="_Toc71362945"/>
            <w:bookmarkStart w:id="546" w:name="_Toc71363257"/>
            <w:bookmarkStart w:id="547"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45"/>
            <w:bookmarkEnd w:id="546"/>
            <w:bookmarkEnd w:id="547"/>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674D9090" wp14:editId="25AFDCB9">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28">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48" w:name="_Toc71362946"/>
            <w:bookmarkStart w:id="549" w:name="_Toc71363258"/>
            <w:bookmarkStart w:id="550"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48"/>
            <w:bookmarkEnd w:id="549"/>
            <w:bookmarkEnd w:id="550"/>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66B37B13" wp14:editId="0E8567E4">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29">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51" w:name="_Toc71362947"/>
            <w:bookmarkStart w:id="552" w:name="_Toc71363259"/>
            <w:bookmarkStart w:id="553"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51"/>
            <w:bookmarkEnd w:id="552"/>
            <w:bookmarkEnd w:id="553"/>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2EEF3D18" wp14:editId="2B077C17">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0">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54" w:name="_Toc71362948"/>
            <w:bookmarkStart w:id="555" w:name="_Toc71363260"/>
            <w:bookmarkStart w:id="556"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1</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54"/>
            <w:bookmarkEnd w:id="555"/>
            <w:bookmarkEnd w:id="556"/>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593044F0" wp14:editId="2BD18913">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1">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57" w:name="_Toc71362949"/>
            <w:bookmarkStart w:id="558" w:name="_Toc71363261"/>
            <w:bookmarkStart w:id="559"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57"/>
            <w:bookmarkEnd w:id="558"/>
            <w:bookmarkEnd w:id="559"/>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2084683C" wp14:editId="129F8078">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32">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60" w:name="_Toc71362950"/>
            <w:bookmarkStart w:id="561" w:name="_Toc71363262"/>
            <w:bookmarkStart w:id="562"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60"/>
            <w:bookmarkEnd w:id="561"/>
            <w:bookmarkEnd w:id="562"/>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0C1037B1" wp14:editId="65352856">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33">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63" w:name="_Toc71362951"/>
            <w:bookmarkStart w:id="564" w:name="_Toc71363263"/>
            <w:bookmarkStart w:id="565"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63"/>
            <w:bookmarkEnd w:id="564"/>
            <w:bookmarkEnd w:id="565"/>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43595D6F" wp14:editId="56623E45">
                  <wp:simplePos x="0" y="0"/>
                  <wp:positionH relativeFrom="column">
                    <wp:posOffset>-64770</wp:posOffset>
                  </wp:positionH>
                  <wp:positionV relativeFrom="paragraph">
                    <wp:posOffset>-111760</wp:posOffset>
                  </wp:positionV>
                  <wp:extent cx="5293995" cy="4648835"/>
                  <wp:effectExtent l="0" t="0" r="190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34">
                            <a:extLst>
                              <a:ext uri="{28A0092B-C50C-407E-A947-70E740481C1C}">
                                <a14:useLocalDpi xmlns:a14="http://schemas.microsoft.com/office/drawing/2010/main" val="0"/>
                              </a:ext>
                            </a:extLst>
                          </a:blip>
                          <a:stretch>
                            <a:fillRect/>
                          </a:stretch>
                        </pic:blipFill>
                        <pic:spPr>
                          <a:xfrm>
                            <a:off x="0" y="0"/>
                            <a:ext cx="5293995" cy="464883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66" w:name="_Toc71362952"/>
            <w:bookmarkStart w:id="567" w:name="_Toc71363264"/>
            <w:bookmarkStart w:id="568"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66"/>
            <w:bookmarkEnd w:id="567"/>
            <w:bookmarkEnd w:id="568"/>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11FBB9D5" wp14:editId="0114CEEA">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35">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9" w:name="_Toc71362953"/>
            <w:bookmarkStart w:id="570" w:name="_Toc71363265"/>
            <w:bookmarkStart w:id="571"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6</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69"/>
            <w:bookmarkEnd w:id="570"/>
            <w:bookmarkEnd w:id="57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165292C5" wp14:editId="78D5460A">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36">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72" w:name="_Toc71362954"/>
            <w:bookmarkStart w:id="573" w:name="_Toc71363266"/>
            <w:bookmarkStart w:id="574"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72"/>
            <w:bookmarkEnd w:id="573"/>
            <w:bookmarkEnd w:id="57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8ECD500" wp14:editId="20B41753">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37">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75" w:name="_Toc71362955"/>
            <w:bookmarkStart w:id="576" w:name="_Toc71363267"/>
            <w:bookmarkStart w:id="577"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75"/>
            <w:bookmarkEnd w:id="576"/>
            <w:bookmarkEnd w:id="577"/>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37EF9914" wp14:editId="7DD06A81">
                  <wp:simplePos x="0" y="0"/>
                  <wp:positionH relativeFrom="column">
                    <wp:posOffset>-75565</wp:posOffset>
                  </wp:positionH>
                  <wp:positionV relativeFrom="paragraph">
                    <wp:posOffset>-141605</wp:posOffset>
                  </wp:positionV>
                  <wp:extent cx="5232400" cy="4657725"/>
                  <wp:effectExtent l="0" t="0" r="635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38">
                            <a:extLst>
                              <a:ext uri="{28A0092B-C50C-407E-A947-70E740481C1C}">
                                <a14:useLocalDpi xmlns:a14="http://schemas.microsoft.com/office/drawing/2010/main" val="0"/>
                              </a:ext>
                            </a:extLst>
                          </a:blip>
                          <a:stretch>
                            <a:fillRect/>
                          </a:stretch>
                        </pic:blipFill>
                        <pic:spPr>
                          <a:xfrm>
                            <a:off x="0" y="0"/>
                            <a:ext cx="5232400" cy="465772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78" w:name="_Toc71362956"/>
            <w:bookmarkStart w:id="579" w:name="_Toc71363268"/>
            <w:bookmarkStart w:id="580"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78"/>
            <w:bookmarkEnd w:id="579"/>
            <w:bookmarkEnd w:id="580"/>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3F92D9B0" wp14:editId="7FB61478">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39">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81" w:name="_Toc71362957"/>
            <w:bookmarkStart w:id="582" w:name="_Toc71363269"/>
            <w:bookmarkStart w:id="583"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81"/>
            <w:bookmarkEnd w:id="582"/>
            <w:bookmarkEnd w:id="583"/>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073C3024" wp14:editId="2B0F81F6">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0">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84" w:name="_Toc71362958"/>
            <w:bookmarkStart w:id="585" w:name="_Toc71363270"/>
            <w:bookmarkStart w:id="586"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84"/>
            <w:bookmarkEnd w:id="585"/>
            <w:bookmarkEnd w:id="58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CF98CA4" wp14:editId="5C9533FC">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587" w:name="_Toc71362959"/>
            <w:bookmarkStart w:id="588" w:name="_Toc71363271"/>
            <w:bookmarkStart w:id="589"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87"/>
            <w:bookmarkEnd w:id="588"/>
            <w:bookmarkEnd w:id="589"/>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62F84487" wp14:editId="6969E427">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42">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90" w:name="_Toc71362960"/>
            <w:bookmarkStart w:id="591" w:name="_Toc71363272"/>
            <w:bookmarkStart w:id="592"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3</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90"/>
            <w:bookmarkEnd w:id="591"/>
            <w:bookmarkEnd w:id="592"/>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1E62A8B3" wp14:editId="49EEB085">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43">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93" w:name="_Toc71362961"/>
            <w:bookmarkStart w:id="594" w:name="_Toc71363273"/>
            <w:bookmarkStart w:id="595"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93"/>
            <w:bookmarkEnd w:id="594"/>
            <w:bookmarkEnd w:id="59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64F6C1D2" wp14:editId="69767785">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44">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96" w:name="_Toc71362962"/>
            <w:bookmarkStart w:id="597" w:name="_Toc71363274"/>
            <w:bookmarkStart w:id="598"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96"/>
            <w:bookmarkEnd w:id="597"/>
            <w:bookmarkEnd w:id="59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00D4082E" wp14:editId="614A7E89">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45">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99" w:name="_Toc71362963"/>
            <w:bookmarkStart w:id="600" w:name="_Toc71363275"/>
            <w:bookmarkStart w:id="601"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6</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99"/>
            <w:bookmarkEnd w:id="600"/>
            <w:bookmarkEnd w:id="60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01E545F6" wp14:editId="53B9946E">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46">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02" w:name="_Toc71362964"/>
            <w:bookmarkStart w:id="603" w:name="_Toc71363276"/>
            <w:bookmarkStart w:id="604"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02"/>
            <w:bookmarkEnd w:id="603"/>
            <w:bookmarkEnd w:id="604"/>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1180244C" wp14:editId="7BFD240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47">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05" w:name="_Toc71362965"/>
            <w:bookmarkStart w:id="606" w:name="_Toc71363277"/>
            <w:bookmarkStart w:id="607"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05"/>
            <w:bookmarkEnd w:id="606"/>
            <w:bookmarkEnd w:id="607"/>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395C88D2" wp14:editId="2DF9BD6D">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48">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08" w:name="_Toc71362966"/>
            <w:bookmarkStart w:id="609" w:name="_Toc71363278"/>
            <w:bookmarkStart w:id="610"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08"/>
            <w:bookmarkEnd w:id="609"/>
            <w:bookmarkEnd w:id="610"/>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60E4CFF8" wp14:editId="450B40F9">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49">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11" w:name="_Toc71362967"/>
            <w:bookmarkStart w:id="612" w:name="_Toc71363279"/>
            <w:bookmarkStart w:id="613"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11"/>
            <w:bookmarkEnd w:id="612"/>
            <w:bookmarkEnd w:id="613"/>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14" w:name="_Toc72484231"/>
      <w:r>
        <w:rPr>
          <w:rFonts w:ascii="Times New Roman" w:hAnsi="Times New Roman" w:cs="Times New Roman"/>
          <w:i/>
          <w:color w:val="auto"/>
          <w:sz w:val="24"/>
          <w:szCs w:val="24"/>
        </w:rPr>
        <w:t>Deployment Diagram</w:t>
      </w:r>
      <w:bookmarkEnd w:id="614"/>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4E3D02"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71936" behindDoc="1" locked="0" layoutInCell="1" allowOverlap="1" wp14:anchorId="5BC86F2A" wp14:editId="335D8EE0">
                  <wp:simplePos x="0" y="0"/>
                  <wp:positionH relativeFrom="column">
                    <wp:posOffset>-49530</wp:posOffset>
                  </wp:positionH>
                  <wp:positionV relativeFrom="paragraph">
                    <wp:posOffset>-4351020</wp:posOffset>
                  </wp:positionV>
                  <wp:extent cx="5248275" cy="4681220"/>
                  <wp:effectExtent l="0" t="0" r="9525" b="508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48275" cy="4681220"/>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15"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15"/>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 xml:space="preserve">laporan.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1"/>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16" w:name="_Toc70281256"/>
      <w:bookmarkStart w:id="617" w:name="_Toc70281440"/>
      <w:bookmarkStart w:id="618" w:name="_Toc70283016"/>
      <w:bookmarkStart w:id="619" w:name="_Toc72484232"/>
      <w:r>
        <w:rPr>
          <w:rFonts w:ascii="Times New Roman" w:hAnsi="Times New Roman" w:cs="Times New Roman"/>
          <w:noProof/>
          <w:color w:val="auto"/>
        </w:rPr>
        <w:lastRenderedPageBreak/>
        <w:t>BAB IV</w:t>
      </w:r>
      <w:bookmarkEnd w:id="616"/>
      <w:bookmarkEnd w:id="617"/>
      <w:bookmarkEnd w:id="618"/>
      <w:bookmarkEnd w:id="619"/>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20" w:name="_Toc70281257"/>
      <w:bookmarkStart w:id="621" w:name="_Toc70281441"/>
      <w:bookmarkStart w:id="622" w:name="_Toc70283017"/>
      <w:bookmarkStart w:id="623" w:name="_Toc72484233"/>
      <w:r>
        <w:rPr>
          <w:rFonts w:ascii="Times New Roman" w:hAnsi="Times New Roman" w:cs="Times New Roman"/>
          <w:noProof/>
          <w:color w:val="auto"/>
        </w:rPr>
        <w:t>IMPLEMENTASI PERANCANGAN</w:t>
      </w:r>
      <w:bookmarkEnd w:id="620"/>
      <w:bookmarkEnd w:id="621"/>
      <w:bookmarkEnd w:id="622"/>
      <w:bookmarkEnd w:id="623"/>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24" w:name="_Toc70281258"/>
      <w:bookmarkStart w:id="625" w:name="_Toc70281442"/>
      <w:bookmarkStart w:id="626" w:name="_Toc70283018"/>
      <w:bookmarkStart w:id="627"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24"/>
      <w:bookmarkEnd w:id="625"/>
      <w:bookmarkEnd w:id="626"/>
      <w:bookmarkEnd w:id="627"/>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28" w:name="_Toc70281259"/>
      <w:bookmarkStart w:id="629" w:name="_Toc70281443"/>
      <w:bookmarkStart w:id="630" w:name="_Toc70283019"/>
      <w:bookmarkStart w:id="631"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28"/>
      <w:bookmarkEnd w:id="629"/>
      <w:bookmarkEnd w:id="630"/>
      <w:bookmarkEnd w:id="631"/>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32" w:name="_Toc70281260"/>
      <w:bookmarkStart w:id="633" w:name="_Toc70281444"/>
      <w:bookmarkStart w:id="634" w:name="_Toc70283020"/>
      <w:bookmarkStart w:id="635" w:name="_Toc72484236"/>
      <w:r>
        <w:rPr>
          <w:rFonts w:ascii="Times New Roman" w:hAnsi="Times New Roman" w:cs="Times New Roman"/>
          <w:noProof/>
          <w:color w:val="auto"/>
          <w:sz w:val="24"/>
          <w:szCs w:val="24"/>
        </w:rPr>
        <w:t>Kebutuhan Perangkat Keras</w:t>
      </w:r>
      <w:bookmarkEnd w:id="632"/>
      <w:bookmarkEnd w:id="633"/>
      <w:bookmarkEnd w:id="634"/>
      <w:bookmarkEnd w:id="635"/>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52"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36" w:name="_Toc70281261"/>
      <w:bookmarkStart w:id="637" w:name="_Toc70281445"/>
      <w:bookmarkStart w:id="638" w:name="_Toc70283021"/>
      <w:bookmarkStart w:id="639" w:name="_Toc72484237"/>
      <w:r>
        <w:rPr>
          <w:rFonts w:ascii="Times New Roman" w:hAnsi="Times New Roman" w:cs="Times New Roman"/>
          <w:noProof/>
          <w:color w:val="auto"/>
          <w:sz w:val="24"/>
          <w:szCs w:val="24"/>
        </w:rPr>
        <w:lastRenderedPageBreak/>
        <w:t>Kebutuhan Perangkat Lunak</w:t>
      </w:r>
      <w:bookmarkEnd w:id="636"/>
      <w:bookmarkEnd w:id="637"/>
      <w:bookmarkEnd w:id="638"/>
      <w:bookmarkEnd w:id="639"/>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0" w:name="_Toc70281262"/>
      <w:bookmarkStart w:id="641" w:name="_Toc70281446"/>
      <w:bookmarkStart w:id="642" w:name="_Toc70283022"/>
      <w:bookmarkStart w:id="643"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40"/>
      <w:bookmarkEnd w:id="641"/>
      <w:bookmarkEnd w:id="642"/>
      <w:bookmarkEnd w:id="643"/>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44" w:name="_Toc70281263"/>
      <w:bookmarkStart w:id="645" w:name="_Toc70281447"/>
      <w:bookmarkStart w:id="646" w:name="_Toc70283023"/>
      <w:bookmarkStart w:id="647" w:name="_Toc72484239"/>
      <w:r>
        <w:rPr>
          <w:rFonts w:ascii="Times New Roman" w:hAnsi="Times New Roman" w:cs="Times New Roman"/>
          <w:noProof/>
          <w:color w:val="auto"/>
          <w:sz w:val="24"/>
          <w:szCs w:val="24"/>
        </w:rPr>
        <w:lastRenderedPageBreak/>
        <w:t>Tampilan antarmuka</w:t>
      </w:r>
      <w:bookmarkEnd w:id="644"/>
      <w:bookmarkEnd w:id="645"/>
      <w:bookmarkEnd w:id="646"/>
      <w:bookmarkEnd w:id="647"/>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73F0171" wp14:editId="37270C4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48" w:name="_Toc71363414"/>
            <w:bookmarkStart w:id="649"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48"/>
            <w:bookmarkEnd w:id="649"/>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700E59BA" wp14:editId="71952A48">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50" w:name="_Toc71363415"/>
            <w:bookmarkStart w:id="651"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50"/>
            <w:bookmarkEnd w:id="65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0283F3C9" wp14:editId="1B2C2197">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52" w:name="_Toc71363416"/>
            <w:bookmarkStart w:id="653"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52"/>
            <w:bookmarkEnd w:id="653"/>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071160D9" wp14:editId="40BD17C9">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54" w:name="_Toc71363417"/>
            <w:bookmarkStart w:id="655"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54"/>
            <w:bookmarkEnd w:id="65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31464147" wp14:editId="6F4310AA">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56" w:name="_Toc71363418"/>
            <w:bookmarkStart w:id="657"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56"/>
            <w:bookmarkEnd w:id="65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7AE33BB8" wp14:editId="7A770CAF">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58" w:name="_Toc71363419"/>
            <w:bookmarkStart w:id="659"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58"/>
            <w:bookmarkEnd w:id="65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442E85BE" wp14:editId="47CDA0B7">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60" w:name="_Toc71363420"/>
            <w:bookmarkStart w:id="661"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60"/>
            <w:bookmarkEnd w:id="66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369B6C64" wp14:editId="0399FEFD">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62" w:name="_Toc71363421"/>
            <w:bookmarkStart w:id="663"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62"/>
            <w:bookmarkEnd w:id="66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45D7EE66" wp14:editId="07E1ABA1">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64" w:name="_Toc71363422"/>
            <w:bookmarkStart w:id="665"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64"/>
            <w:bookmarkEnd w:id="665"/>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7781FA87" wp14:editId="5075125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66" w:name="_Toc71363423"/>
            <w:bookmarkStart w:id="667"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66"/>
            <w:bookmarkEnd w:id="66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364D72D7" wp14:editId="543B76C6">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68" w:name="_Toc71363424"/>
            <w:bookmarkStart w:id="669"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68"/>
            <w:bookmarkEnd w:id="6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8486D83" wp14:editId="5D9DFD6D">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70" w:name="_Toc71363425"/>
            <w:bookmarkStart w:id="671"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70"/>
            <w:bookmarkEnd w:id="67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11101957" wp14:editId="31A8D0CF">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72" w:name="_Toc71363426"/>
            <w:bookmarkStart w:id="673"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72"/>
            <w:bookmarkEnd w:id="673"/>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345F6380" wp14:editId="4A78F838">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74" w:name="_Toc71363427"/>
            <w:bookmarkStart w:id="675"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74"/>
            <w:bookmarkEnd w:id="67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1DD76A91" wp14:editId="6C1FF791">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76" w:name="_Toc71363428"/>
            <w:bookmarkStart w:id="677"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76"/>
            <w:bookmarkEnd w:id="67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21696D0A" wp14:editId="6488D9BE">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78" w:name="_Toc71363429"/>
            <w:bookmarkStart w:id="679"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78"/>
            <w:bookmarkEnd w:id="67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7116484E" wp14:editId="7EE0C2F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80" w:name="_Toc71363430"/>
            <w:bookmarkStart w:id="681"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80"/>
            <w:bookmarkEnd w:id="68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FA41D21" wp14:editId="25FE32A9">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82" w:name="_Toc71363431"/>
            <w:bookmarkStart w:id="683"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82"/>
            <w:bookmarkEnd w:id="68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23EA55A9" wp14:editId="6FE50D2F">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84" w:name="_Toc71363432"/>
            <w:bookmarkStart w:id="685"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84"/>
            <w:bookmarkEnd w:id="685"/>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4137A748" wp14:editId="0F193B84">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86" w:name="_Toc71363433"/>
            <w:bookmarkStart w:id="687"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86"/>
            <w:bookmarkEnd w:id="68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560CFFEF" wp14:editId="4BC34A84">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688" w:name="_Toc71363434"/>
            <w:bookmarkStart w:id="689"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688"/>
            <w:bookmarkEnd w:id="68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1E0E89DD" wp14:editId="2ECBA9F2">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690" w:name="_Toc71363435"/>
            <w:bookmarkStart w:id="691"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690"/>
            <w:bookmarkEnd w:id="69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56436767" wp14:editId="72E2C6FC">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692" w:name="_Toc71363436"/>
            <w:bookmarkStart w:id="693"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692"/>
            <w:bookmarkEnd w:id="69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00F8B952" wp14:editId="60EA375C">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694" w:name="_Toc71363437"/>
            <w:bookmarkStart w:id="695"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694"/>
            <w:bookmarkEnd w:id="69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145AA396" wp14:editId="7442644A">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696" w:name="_Toc71363438"/>
            <w:bookmarkStart w:id="697"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696"/>
            <w:bookmarkEnd w:id="69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320E70EE" wp14:editId="6F0F32A6">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8" w:name="_Toc71363439"/>
            <w:bookmarkStart w:id="699"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698"/>
            <w:bookmarkEnd w:id="69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3517027E" wp14:editId="4EC75CBC">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700" w:name="_Toc71363440"/>
            <w:bookmarkStart w:id="701"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700"/>
            <w:bookmarkEnd w:id="70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14:anchorId="513D84A4" wp14:editId="40167A72">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702" w:name="_Toc71363441"/>
            <w:bookmarkStart w:id="703"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702"/>
            <w:bookmarkEnd w:id="70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39642C59" wp14:editId="5306305E">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04" w:name="_Toc71363442"/>
            <w:bookmarkStart w:id="705"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704"/>
            <w:bookmarkEnd w:id="7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14:anchorId="2F7A5E6A" wp14:editId="0484E14D">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706" w:name="_Toc71363443"/>
            <w:bookmarkStart w:id="707"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706"/>
            <w:bookmarkEnd w:id="70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78C403D0" wp14:editId="12D32F49">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8" w:name="_Toc71363444"/>
            <w:bookmarkStart w:id="709"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08"/>
            <w:bookmarkEnd w:id="70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14:anchorId="4AC9CC93" wp14:editId="3ABA0110">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10" w:name="_Toc71363445"/>
            <w:bookmarkStart w:id="711"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10"/>
            <w:bookmarkEnd w:id="71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14:anchorId="0CC79E9A" wp14:editId="611C40FA">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12" w:name="_Toc71363446"/>
            <w:bookmarkStart w:id="713"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12"/>
            <w:bookmarkEnd w:id="71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13F59828" wp14:editId="4FDAE822">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14" w:name="_Toc71363447"/>
            <w:bookmarkStart w:id="715"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14"/>
            <w:bookmarkEnd w:id="71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14:anchorId="1C0843A2" wp14:editId="04176B2E">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16" w:name="_Toc71363448"/>
            <w:bookmarkStart w:id="717"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16"/>
            <w:bookmarkEnd w:id="71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14:anchorId="11778893" wp14:editId="31BF201B">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18" w:name="_Toc71363449"/>
            <w:bookmarkStart w:id="719"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18"/>
            <w:bookmarkEnd w:id="71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14:anchorId="0C3F8833" wp14:editId="7C58BE93">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20" w:name="_Toc71363450"/>
            <w:bookmarkStart w:id="721"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20"/>
            <w:bookmarkEnd w:id="721"/>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14:anchorId="73941A7D" wp14:editId="13C92ED0">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22" w:name="_Toc71363451"/>
            <w:bookmarkStart w:id="723"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22"/>
            <w:bookmarkEnd w:id="72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14:anchorId="2815AFB7" wp14:editId="6302C443">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24" w:name="_Toc71363452"/>
            <w:bookmarkStart w:id="725"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24"/>
            <w:bookmarkEnd w:id="725"/>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14:anchorId="7C3034CC" wp14:editId="60667CFB">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26" w:name="_Toc71363453"/>
            <w:bookmarkStart w:id="727"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26"/>
            <w:bookmarkEnd w:id="72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28" w:name="_Toc70281278"/>
      <w:bookmarkStart w:id="729" w:name="_Toc70281462"/>
      <w:bookmarkStart w:id="730" w:name="_Toc70283038"/>
      <w:bookmarkStart w:id="731" w:name="_Toc72484240"/>
      <w:r>
        <w:rPr>
          <w:rFonts w:ascii="Times New Roman" w:hAnsi="Times New Roman" w:cs="Times New Roman"/>
          <w:noProof/>
          <w:color w:val="auto"/>
          <w:sz w:val="24"/>
          <w:szCs w:val="24"/>
        </w:rPr>
        <w:t>Pengujian</w:t>
      </w:r>
      <w:bookmarkEnd w:id="728"/>
      <w:bookmarkEnd w:id="729"/>
      <w:bookmarkEnd w:id="730"/>
      <w:bookmarkEnd w:id="731"/>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32" w:name="_Toc70281279"/>
      <w:bookmarkStart w:id="733" w:name="_Toc70281463"/>
      <w:bookmarkStart w:id="734"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32"/>
    <w:bookmarkEnd w:id="733"/>
    <w:bookmarkEnd w:id="734"/>
    <w:p w:rsidR="00796E98" w:rsidRDefault="00796E98" w:rsidP="00B330D6"/>
    <w:p w:rsidR="00796E98" w:rsidRDefault="00796E98">
      <w:r>
        <w:br w:type="page"/>
      </w:r>
    </w:p>
    <w:p w:rsidR="00796E98" w:rsidRDefault="00796E98" w:rsidP="00B330D6">
      <w:pPr>
        <w:sectPr w:rsidR="00796E98" w:rsidSect="00E31C07">
          <w:headerReference w:type="first" r:id="rId193"/>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35" w:name="_Toc71362717"/>
      <w:bookmarkStart w:id="736"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35"/>
      <w:bookmarkEnd w:id="736"/>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D58139" wp14:editId="57CB51F4">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2E13ED36" wp14:editId="4D7FF5DA">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1077FBE" wp14:editId="57BC63CE">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14DB01F" wp14:editId="4C6A90BE">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F3FB00D" wp14:editId="3951B332">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E546227" wp14:editId="5646359A">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E834111" wp14:editId="6C640722">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4729B03" wp14:editId="4BB19F13">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83085B3" wp14:editId="78861025">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4A265FD7" wp14:editId="3D379372">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18205C2D" wp14:editId="2C7CE312">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E1FF045" wp14:editId="3A5172E4">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61B156EA" wp14:editId="6B6030C9">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43C90CB" wp14:editId="028BACAB">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436BC555" wp14:editId="187E23FA">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3A36ECFC" wp14:editId="682E5E1B">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5DD147D" wp14:editId="1D67E1B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354B0F4F" wp14:editId="1B971DC5">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F5DE0C4" wp14:editId="1F847CA6">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38AE9DAF" wp14:editId="1DE410F4">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16B13F7" wp14:editId="13E9D4D5">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C96AAA7" wp14:editId="0B1D6FC9">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03561E75" wp14:editId="19DB16F8">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050CDEDF" wp14:editId="59CEBC05">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6B0FEFB2" wp14:editId="5D6B5E5F">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7B105320" wp14:editId="3C51F30D">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EE62073" wp14:editId="4D77B6BD">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04AA5E22" wp14:editId="16EA004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2A19EABB" wp14:editId="3F4EC53A">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BF10BE0" wp14:editId="796166FD">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8B8F737" wp14:editId="5AF0C3D5">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6195ADD3" wp14:editId="463A63A0">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90CC126" wp14:editId="095AA85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75F91421" wp14:editId="6F861FDC">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07812E17" wp14:editId="01D1E2E1">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6BF97FE4" wp14:editId="5DAC49D6">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9978D3" wp14:editId="5BBD0793">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DD872D5" wp14:editId="73BA4CD0">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D21B615" wp14:editId="21531A79">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C2B5B71" wp14:editId="765FBC77">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CE06D5" wp14:editId="67E8FEE8">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087E8D7" wp14:editId="28FC62CA">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75669B66" wp14:editId="7C6484D9">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7496F25" wp14:editId="1739B117">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B4B803F" wp14:editId="3A83AFE7">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00018A" wp14:editId="4047F60E">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3B758A5" wp14:editId="4BD07873">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7A9AAB2" wp14:editId="63063D1D">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01636232" wp14:editId="5CBAD7C7">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6F4CF4E" wp14:editId="78C19263">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19E2DE" wp14:editId="3D211EB6">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A41192" wp14:editId="4342E5A1">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8703849" wp14:editId="042C50D1">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32524FD" wp14:editId="3308C731">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2CE6F00" wp14:editId="748548C9">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846358A" wp14:editId="7880C5F9">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7CF4C" wp14:editId="1B18A1E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B07E82C" wp14:editId="19629DE1">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74F758F" wp14:editId="3E5DF153">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4FFD917" wp14:editId="56381C53">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A3753E" wp14:editId="36D5A43D">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D0A9466" wp14:editId="59EBD788">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7B86B60" wp14:editId="08FC1C18">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4ACE6C81" wp14:editId="6C257C02">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5134F2F" wp14:editId="00D1C506">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A802FE7" wp14:editId="72BA77A6">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68D12A0" wp14:editId="1D107B57">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C586BC9" wp14:editId="072BB3D2">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29E42CD" wp14:editId="7C757F32">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29DA15E" wp14:editId="344464E5">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3EDF858D" wp14:editId="20133C54">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CFE2EA5" wp14:editId="5E503865">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46906D55" wp14:editId="2DBF2C46">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1A123D78" wp14:editId="48CCD55F">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752280DD" wp14:editId="47B698F1">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43163CBA" wp14:editId="472489FB">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CE36ED" wp14:editId="051E0CA6">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CD7FB04" wp14:editId="34C5C9EE">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22E08482" wp14:editId="1A4828ED">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5D56BA54" wp14:editId="63370520">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0CC89F2" wp14:editId="51D4E347">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F1FF6E1" wp14:editId="384EF8A5">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48A5A2CA" wp14:editId="1562F8DA">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0F17207" wp14:editId="19B03E2D">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94E10B4" wp14:editId="62E38063">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4CC13C3E" wp14:editId="2C30EE0B">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6C28D577" wp14:editId="75921C48">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0153DF49" wp14:editId="09A9A101">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B9260A8" wp14:editId="4992E256">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2301E28C" wp14:editId="1A5CDE84">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7D136A1" wp14:editId="3029C609">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D9F1160" wp14:editId="6A6A5C00">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0D585AD3" wp14:editId="11A0F692">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71FEF11" wp14:editId="4F234993">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7CA638C" wp14:editId="4A59AEDA">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D95B57D" wp14:editId="23606383">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3D67008" wp14:editId="1494BBC6">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28F45EBE" wp14:editId="41E36143">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4B1710B2" wp14:editId="4EE84FD5">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14B900C" wp14:editId="0AE1E4E5">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716D214" wp14:editId="6185F52C">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B1B83C1" wp14:editId="199A7D19">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49"/>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37" w:name="_Toc70281281"/>
      <w:bookmarkStart w:id="738" w:name="_Toc70281465"/>
      <w:bookmarkStart w:id="739" w:name="_Toc70283041"/>
      <w:bookmarkStart w:id="740" w:name="_Toc72484241"/>
      <w:r>
        <w:rPr>
          <w:rFonts w:ascii="Times New Roman" w:hAnsi="Times New Roman" w:cs="Times New Roman"/>
          <w:noProof/>
          <w:color w:val="auto"/>
        </w:rPr>
        <w:lastRenderedPageBreak/>
        <w:t>BAB V</w:t>
      </w:r>
      <w:bookmarkEnd w:id="737"/>
      <w:bookmarkEnd w:id="738"/>
      <w:bookmarkEnd w:id="739"/>
      <w:bookmarkEnd w:id="740"/>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41" w:name="_Toc70281282"/>
      <w:bookmarkStart w:id="742" w:name="_Toc70281466"/>
      <w:bookmarkStart w:id="743" w:name="_Toc70283042"/>
      <w:bookmarkStart w:id="744" w:name="_Toc72484242"/>
      <w:r>
        <w:rPr>
          <w:rFonts w:ascii="Times New Roman" w:hAnsi="Times New Roman" w:cs="Times New Roman"/>
          <w:noProof/>
          <w:color w:val="auto"/>
        </w:rPr>
        <w:t>KESIMPULAN DAN SARAN</w:t>
      </w:r>
      <w:bookmarkEnd w:id="741"/>
      <w:bookmarkEnd w:id="742"/>
      <w:bookmarkEnd w:id="743"/>
      <w:bookmarkEnd w:id="744"/>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45" w:name="_Toc70281283"/>
      <w:bookmarkStart w:id="746" w:name="_Toc70281467"/>
      <w:bookmarkStart w:id="747" w:name="_Toc70283043"/>
      <w:bookmarkStart w:id="748" w:name="_Toc72484243"/>
      <w:r w:rsidRPr="00CB0C11">
        <w:rPr>
          <w:rFonts w:ascii="Times New Roman" w:hAnsi="Times New Roman" w:cs="Times New Roman"/>
          <w:color w:val="auto"/>
          <w:sz w:val="24"/>
          <w:szCs w:val="24"/>
        </w:rPr>
        <w:t>Kesimpulan</w:t>
      </w:r>
      <w:bookmarkEnd w:id="745"/>
      <w:bookmarkEnd w:id="746"/>
      <w:bookmarkEnd w:id="747"/>
      <w:bookmarkEnd w:id="748"/>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49" w:name="_Toc70281284"/>
      <w:bookmarkStart w:id="750" w:name="_Toc70281468"/>
      <w:bookmarkStart w:id="751" w:name="_Toc70283044"/>
      <w:bookmarkStart w:id="752" w:name="_Toc72484244"/>
      <w:r>
        <w:rPr>
          <w:rFonts w:ascii="Times New Roman" w:hAnsi="Times New Roman" w:cs="Times New Roman"/>
          <w:color w:val="auto"/>
          <w:sz w:val="24"/>
          <w:szCs w:val="24"/>
        </w:rPr>
        <w:lastRenderedPageBreak/>
        <w:t>Saran</w:t>
      </w:r>
      <w:bookmarkEnd w:id="749"/>
      <w:bookmarkEnd w:id="750"/>
      <w:bookmarkEnd w:id="751"/>
      <w:bookmarkEnd w:id="752"/>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56BDF6D5" wp14:editId="50B31F8C">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1"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53" w:name="_Toc70281285"/>
      <w:bookmarkStart w:id="754" w:name="_Toc70281469"/>
      <w:bookmarkStart w:id="755" w:name="_Toc70283045"/>
      <w:bookmarkStart w:id="756" w:name="_Toc72484245"/>
      <w:r w:rsidRPr="007C3775">
        <w:rPr>
          <w:rFonts w:ascii="Times New Roman" w:hAnsi="Times New Roman" w:cs="Times New Roman"/>
          <w:noProof/>
          <w:color w:val="auto"/>
        </w:rPr>
        <w:t>DAFTAR PUSTAKA</w:t>
      </w:r>
      <w:bookmarkEnd w:id="753"/>
      <w:bookmarkEnd w:id="754"/>
      <w:bookmarkEnd w:id="755"/>
      <w:bookmarkEnd w:id="756"/>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DB21A6" w:rsidP="007C3775">
      <w:pPr>
        <w:pStyle w:val="NormalWeb"/>
        <w:spacing w:before="0" w:beforeAutospacing="0" w:after="0" w:afterAutospacing="0" w:line="360" w:lineRule="auto"/>
        <w:jc w:val="both"/>
      </w:pPr>
      <w:hyperlink r:id="rId252" w:history="1">
        <w:r w:rsidR="005F0739" w:rsidRPr="007F794B">
          <w:t>http://repository.potensi-utama.ac.id/jspui/bitstream/123456789/2990/6/BAB II.pdf</w:t>
        </w:r>
      </w:hyperlink>
      <w:r w:rsidR="005F0739" w:rsidRPr="007F794B">
        <w:t xml:space="preserve"> ww.yukoding.com</w:t>
      </w:r>
    </w:p>
    <w:p w:rsidR="003B6890" w:rsidRPr="007C3775" w:rsidRDefault="00DB21A6" w:rsidP="007C3775">
      <w:pPr>
        <w:pStyle w:val="NormalWeb"/>
        <w:spacing w:before="0" w:beforeAutospacing="0" w:after="0" w:afterAutospacing="0" w:line="360" w:lineRule="auto"/>
        <w:jc w:val="both"/>
      </w:pPr>
      <w:hyperlink r:id="rId253"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57" w:name="_Toc70281286"/>
      <w:bookmarkStart w:id="758" w:name="_Toc70281470"/>
      <w:bookmarkStart w:id="759" w:name="_Toc70283046"/>
      <w:bookmarkStart w:id="760" w:name="_Toc72484246"/>
      <w:r>
        <w:rPr>
          <w:rFonts w:ascii="Times New Roman" w:hAnsi="Times New Roman" w:cs="Times New Roman"/>
          <w:noProof/>
          <w:color w:val="auto"/>
        </w:rPr>
        <w:t>LAMPIRAN</w:t>
      </w:r>
      <w:bookmarkEnd w:id="757"/>
      <w:bookmarkEnd w:id="758"/>
      <w:bookmarkEnd w:id="759"/>
      <w:bookmarkEnd w:id="760"/>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54"/>
      <w:footerReference w:type="first" r:id="rId25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1EA6" w:rsidRDefault="00BA1EA6" w:rsidP="0063122C">
      <w:pPr>
        <w:spacing w:after="0" w:line="240" w:lineRule="auto"/>
      </w:pPr>
      <w:r>
        <w:separator/>
      </w:r>
    </w:p>
  </w:endnote>
  <w:endnote w:type="continuationSeparator" w:id="0">
    <w:p w:rsidR="00BA1EA6" w:rsidRDefault="00BA1EA6"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55205B" w:rsidRDefault="0055205B">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5C6C04">
          <w:rPr>
            <w:rFonts w:ascii="Times New Roman" w:hAnsi="Times New Roman" w:cs="Times New Roman"/>
            <w:noProof/>
            <w:sz w:val="24"/>
            <w:szCs w:val="24"/>
          </w:rPr>
          <w:t>xxiii</w:t>
        </w:r>
        <w:r w:rsidRPr="00191D6E">
          <w:rPr>
            <w:rFonts w:ascii="Times New Roman" w:hAnsi="Times New Roman" w:cs="Times New Roman"/>
            <w:noProof/>
            <w:sz w:val="24"/>
            <w:szCs w:val="24"/>
          </w:rPr>
          <w:fldChar w:fldCharType="end"/>
        </w:r>
      </w:p>
    </w:sdtContent>
  </w:sdt>
  <w:p w:rsidR="0055205B" w:rsidRDefault="005520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Footer"/>
      <w:jc w:val="center"/>
    </w:pPr>
  </w:p>
  <w:p w:rsidR="0055205B" w:rsidRPr="00601DCF" w:rsidRDefault="0055205B">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55205B" w:rsidRDefault="0055205B">
        <w:pPr>
          <w:pStyle w:val="Footer"/>
          <w:jc w:val="center"/>
        </w:pPr>
        <w:r>
          <w:fldChar w:fldCharType="begin"/>
        </w:r>
        <w:r>
          <w:instrText xml:space="preserve"> PAGE   \* MERGEFORMAT </w:instrText>
        </w:r>
        <w:r>
          <w:fldChar w:fldCharType="separate"/>
        </w:r>
        <w:r w:rsidR="00EB2892">
          <w:rPr>
            <w:noProof/>
          </w:rPr>
          <w:t>128</w:t>
        </w:r>
        <w:r>
          <w:rPr>
            <w:noProof/>
          </w:rPr>
          <w:fldChar w:fldCharType="end"/>
        </w:r>
      </w:p>
    </w:sdtContent>
  </w:sdt>
  <w:p w:rsidR="0055205B" w:rsidRDefault="0055205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55205B" w:rsidRDefault="0055205B">
        <w:pPr>
          <w:pStyle w:val="Footer"/>
          <w:jc w:val="center"/>
        </w:pPr>
        <w:r>
          <w:fldChar w:fldCharType="begin"/>
        </w:r>
        <w:r>
          <w:instrText xml:space="preserve"> PAGE   \* MERGEFORMAT </w:instrText>
        </w:r>
        <w:r>
          <w:fldChar w:fldCharType="separate"/>
        </w:r>
        <w:r w:rsidR="00EB2892">
          <w:rPr>
            <w:noProof/>
          </w:rPr>
          <w:t>171</w:t>
        </w:r>
        <w:r>
          <w:rPr>
            <w:noProof/>
          </w:rPr>
          <w:fldChar w:fldCharType="end"/>
        </w:r>
      </w:p>
    </w:sdtContent>
  </w:sdt>
  <w:p w:rsidR="0055205B" w:rsidRDefault="0055205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55205B" w:rsidRDefault="0055205B">
        <w:pPr>
          <w:pStyle w:val="Footer"/>
          <w:jc w:val="center"/>
        </w:pPr>
        <w:r>
          <w:fldChar w:fldCharType="begin"/>
        </w:r>
        <w:r>
          <w:instrText xml:space="preserve"> PAGE   \* MERGEFORMAT </w:instrText>
        </w:r>
        <w:r>
          <w:fldChar w:fldCharType="separate"/>
        </w:r>
        <w:r w:rsidR="00EB2892">
          <w:rPr>
            <w:noProof/>
          </w:rPr>
          <w:t>197</w:t>
        </w:r>
        <w:r>
          <w:rPr>
            <w:noProof/>
          </w:rPr>
          <w:fldChar w:fldCharType="end"/>
        </w:r>
      </w:p>
    </w:sdtContent>
  </w:sdt>
  <w:p w:rsidR="0055205B" w:rsidRDefault="005520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1EA6" w:rsidRDefault="00BA1EA6" w:rsidP="0063122C">
      <w:pPr>
        <w:spacing w:after="0" w:line="240" w:lineRule="auto"/>
      </w:pPr>
      <w:r>
        <w:separator/>
      </w:r>
    </w:p>
  </w:footnote>
  <w:footnote w:type="continuationSeparator" w:id="0">
    <w:p w:rsidR="00BA1EA6" w:rsidRDefault="00BA1EA6"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55205B" w:rsidRDefault="0055205B">
        <w:pPr>
          <w:pStyle w:val="Header"/>
          <w:jc w:val="right"/>
        </w:pPr>
        <w:r>
          <w:fldChar w:fldCharType="begin"/>
        </w:r>
        <w:r>
          <w:instrText xml:space="preserve"> PAGE   \* MERGEFORMAT </w:instrText>
        </w:r>
        <w:r>
          <w:fldChar w:fldCharType="separate"/>
        </w:r>
        <w:r w:rsidR="00EB2892">
          <w:rPr>
            <w:noProof/>
          </w:rPr>
          <w:t>49</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jc w:val="right"/>
    </w:pPr>
  </w:p>
  <w:p w:rsidR="0055205B" w:rsidRDefault="0055205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jc w:val="right"/>
    </w:pPr>
  </w:p>
  <w:p w:rsidR="0055205B" w:rsidRDefault="0055205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jc w:val="right"/>
    </w:pPr>
  </w:p>
  <w:p w:rsidR="0055205B" w:rsidRDefault="0055205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jc w:val="right"/>
    </w:pPr>
  </w:p>
  <w:p w:rsidR="0055205B" w:rsidRDefault="0055205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5B" w:rsidRDefault="005520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9">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3">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4">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6">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8">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num>
  <w:num w:numId="2">
    <w:abstractNumId w:val="32"/>
  </w:num>
  <w:num w:numId="3">
    <w:abstractNumId w:val="52"/>
  </w:num>
  <w:num w:numId="4">
    <w:abstractNumId w:val="33"/>
  </w:num>
  <w:num w:numId="5">
    <w:abstractNumId w:val="44"/>
  </w:num>
  <w:num w:numId="6">
    <w:abstractNumId w:val="49"/>
  </w:num>
  <w:num w:numId="7">
    <w:abstractNumId w:val="48"/>
  </w:num>
  <w:num w:numId="8">
    <w:abstractNumId w:val="21"/>
  </w:num>
  <w:num w:numId="9">
    <w:abstractNumId w:val="7"/>
  </w:num>
  <w:num w:numId="10">
    <w:abstractNumId w:val="25"/>
  </w:num>
  <w:num w:numId="11">
    <w:abstractNumId w:val="34"/>
  </w:num>
  <w:num w:numId="12">
    <w:abstractNumId w:val="22"/>
  </w:num>
  <w:num w:numId="13">
    <w:abstractNumId w:val="3"/>
  </w:num>
  <w:num w:numId="14">
    <w:abstractNumId w:val="50"/>
  </w:num>
  <w:num w:numId="15">
    <w:abstractNumId w:val="10"/>
  </w:num>
  <w:num w:numId="16">
    <w:abstractNumId w:val="28"/>
  </w:num>
  <w:num w:numId="17">
    <w:abstractNumId w:val="1"/>
  </w:num>
  <w:num w:numId="18">
    <w:abstractNumId w:val="30"/>
  </w:num>
  <w:num w:numId="19">
    <w:abstractNumId w:val="12"/>
  </w:num>
  <w:num w:numId="20">
    <w:abstractNumId w:val="35"/>
  </w:num>
  <w:num w:numId="21">
    <w:abstractNumId w:val="18"/>
  </w:num>
  <w:num w:numId="22">
    <w:abstractNumId w:val="51"/>
  </w:num>
  <w:num w:numId="23">
    <w:abstractNumId w:val="39"/>
  </w:num>
  <w:num w:numId="24">
    <w:abstractNumId w:val="45"/>
  </w:num>
  <w:num w:numId="25">
    <w:abstractNumId w:val="37"/>
  </w:num>
  <w:num w:numId="26">
    <w:abstractNumId w:val="31"/>
  </w:num>
  <w:num w:numId="27">
    <w:abstractNumId w:val="43"/>
  </w:num>
  <w:num w:numId="28">
    <w:abstractNumId w:val="26"/>
  </w:num>
  <w:num w:numId="29">
    <w:abstractNumId w:val="24"/>
  </w:num>
  <w:num w:numId="30">
    <w:abstractNumId w:val="15"/>
  </w:num>
  <w:num w:numId="31">
    <w:abstractNumId w:val="20"/>
  </w:num>
  <w:num w:numId="32">
    <w:abstractNumId w:val="17"/>
  </w:num>
  <w:num w:numId="33">
    <w:abstractNumId w:val="14"/>
  </w:num>
  <w:num w:numId="34">
    <w:abstractNumId w:val="40"/>
  </w:num>
  <w:num w:numId="35">
    <w:abstractNumId w:val="23"/>
  </w:num>
  <w:num w:numId="36">
    <w:abstractNumId w:val="47"/>
  </w:num>
  <w:num w:numId="37">
    <w:abstractNumId w:val="8"/>
  </w:num>
  <w:num w:numId="38">
    <w:abstractNumId w:val="4"/>
  </w:num>
  <w:num w:numId="39">
    <w:abstractNumId w:val="9"/>
  </w:num>
  <w:num w:numId="40">
    <w:abstractNumId w:val="19"/>
  </w:num>
  <w:num w:numId="41">
    <w:abstractNumId w:val="6"/>
  </w:num>
  <w:num w:numId="42">
    <w:abstractNumId w:val="38"/>
  </w:num>
  <w:num w:numId="43">
    <w:abstractNumId w:val="42"/>
  </w:num>
  <w:num w:numId="44">
    <w:abstractNumId w:val="41"/>
  </w:num>
  <w:num w:numId="45">
    <w:abstractNumId w:val="11"/>
  </w:num>
  <w:num w:numId="46">
    <w:abstractNumId w:val="0"/>
  </w:num>
  <w:num w:numId="47">
    <w:abstractNumId w:val="2"/>
  </w:num>
  <w:num w:numId="48">
    <w:abstractNumId w:val="36"/>
  </w:num>
  <w:num w:numId="49">
    <w:abstractNumId w:val="13"/>
  </w:num>
  <w:num w:numId="50">
    <w:abstractNumId w:val="16"/>
  </w:num>
  <w:num w:numId="51">
    <w:abstractNumId w:val="46"/>
  </w:num>
  <w:num w:numId="52">
    <w:abstractNumId w:val="5"/>
  </w:num>
  <w:num w:numId="53">
    <w:abstractNumId w:val="2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236A9"/>
    <w:rsid w:val="00030177"/>
    <w:rsid w:val="00031D1C"/>
    <w:rsid w:val="00034F22"/>
    <w:rsid w:val="0003566B"/>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91B"/>
    <w:rsid w:val="000A646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4120"/>
    <w:rsid w:val="0015108B"/>
    <w:rsid w:val="0015179A"/>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784"/>
    <w:rsid w:val="00317C3D"/>
    <w:rsid w:val="003304E8"/>
    <w:rsid w:val="00330729"/>
    <w:rsid w:val="00331062"/>
    <w:rsid w:val="00331C79"/>
    <w:rsid w:val="00331D9B"/>
    <w:rsid w:val="00332E20"/>
    <w:rsid w:val="00333187"/>
    <w:rsid w:val="003425B4"/>
    <w:rsid w:val="00346D32"/>
    <w:rsid w:val="00350E3C"/>
    <w:rsid w:val="00351E23"/>
    <w:rsid w:val="0035245D"/>
    <w:rsid w:val="00353DCC"/>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5B2"/>
    <w:rsid w:val="004206EF"/>
    <w:rsid w:val="00420D85"/>
    <w:rsid w:val="004309A2"/>
    <w:rsid w:val="0043228E"/>
    <w:rsid w:val="004330D0"/>
    <w:rsid w:val="00433BDE"/>
    <w:rsid w:val="004349FF"/>
    <w:rsid w:val="0043689C"/>
    <w:rsid w:val="004375B5"/>
    <w:rsid w:val="004468DA"/>
    <w:rsid w:val="00446D14"/>
    <w:rsid w:val="004472E3"/>
    <w:rsid w:val="00447EA6"/>
    <w:rsid w:val="00453C07"/>
    <w:rsid w:val="00453E35"/>
    <w:rsid w:val="004563B4"/>
    <w:rsid w:val="00461035"/>
    <w:rsid w:val="004629AC"/>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40FFE"/>
    <w:rsid w:val="00543158"/>
    <w:rsid w:val="0055205B"/>
    <w:rsid w:val="0055422C"/>
    <w:rsid w:val="00556AA4"/>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836AB"/>
    <w:rsid w:val="0088424D"/>
    <w:rsid w:val="00892C33"/>
    <w:rsid w:val="008958F3"/>
    <w:rsid w:val="008971C6"/>
    <w:rsid w:val="008A2C81"/>
    <w:rsid w:val="008A3EC8"/>
    <w:rsid w:val="008A4C57"/>
    <w:rsid w:val="008A69D6"/>
    <w:rsid w:val="008B0A61"/>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1B83"/>
    <w:rsid w:val="009006CB"/>
    <w:rsid w:val="0090118C"/>
    <w:rsid w:val="00903C76"/>
    <w:rsid w:val="00905B28"/>
    <w:rsid w:val="00912A68"/>
    <w:rsid w:val="00912E1B"/>
    <w:rsid w:val="0091600B"/>
    <w:rsid w:val="00916C53"/>
    <w:rsid w:val="0092225B"/>
    <w:rsid w:val="009243C9"/>
    <w:rsid w:val="00926E0B"/>
    <w:rsid w:val="00931385"/>
    <w:rsid w:val="009339D2"/>
    <w:rsid w:val="009366B1"/>
    <w:rsid w:val="009367B9"/>
    <w:rsid w:val="009401C0"/>
    <w:rsid w:val="0094287C"/>
    <w:rsid w:val="00944217"/>
    <w:rsid w:val="00944DBB"/>
    <w:rsid w:val="00952ECD"/>
    <w:rsid w:val="00953B7D"/>
    <w:rsid w:val="00954987"/>
    <w:rsid w:val="0095576D"/>
    <w:rsid w:val="00955A0B"/>
    <w:rsid w:val="009619CB"/>
    <w:rsid w:val="00963F39"/>
    <w:rsid w:val="0096507A"/>
    <w:rsid w:val="00966B60"/>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4939"/>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2713"/>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3C38"/>
    <w:rsid w:val="00BA060D"/>
    <w:rsid w:val="00BA0B57"/>
    <w:rsid w:val="00BA1EA6"/>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6B4E"/>
    <w:rsid w:val="00D875A2"/>
    <w:rsid w:val="00D9115C"/>
    <w:rsid w:val="00D91F8D"/>
    <w:rsid w:val="00D91FBE"/>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75C51"/>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footer" Target="footer2.xml"/><Relationship Id="rId138" Type="http://schemas.openxmlformats.org/officeDocument/2006/relationships/image" Target="media/image123.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0.jpe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jpe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g"/><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header" Target="header5.xml"/><Relationship Id="rId172" Type="http://schemas.openxmlformats.org/officeDocument/2006/relationships/image" Target="media/image155.png"/><Relationship Id="rId193" Type="http://schemas.openxmlformats.org/officeDocument/2006/relationships/header" Target="header6.xml"/><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footer" Target="footer4.xml"/><Relationship Id="rId13" Type="http://schemas.openxmlformats.org/officeDocument/2006/relationships/image" Target="media/image5.png"/><Relationship Id="rId109" Type="http://schemas.openxmlformats.org/officeDocument/2006/relationships/image" Target="media/image94.jpe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1.jpe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4.xml"/><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hyperlink" Target="mailto:4@1.5" TargetMode="External"/><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hyperlink" Target="mailto:harisanwar129@gmail.com" TargetMode="Externa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hyperlink" Target="http://repository.potensi-utama.ac.id/jspui/bitstream/123456789/2990/6/BAB%20II.pdf" TargetMode="Externa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hyperlink" Target="http://weekly.cnbnews.com/news/article.html?no=124000" TargetMode="Externa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6.jp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header" Target="header7.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e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oter" Target="footer5.xml"/><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e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fontTable" Target="fontTable.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A3ACB-6D74-407C-A446-33D6BFFFA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340</Pages>
  <Words>47504</Words>
  <Characters>270778</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cp:lastPrinted>2021-05-21T03:30:00Z</cp:lastPrinted>
  <dcterms:created xsi:type="dcterms:W3CDTF">2021-06-13T11:46:00Z</dcterms:created>
  <dcterms:modified xsi:type="dcterms:W3CDTF">2021-06-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